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9E3125" w14:textId="35D5403E" w:rsidR="00420A18" w:rsidRPr="00AD27D8" w:rsidRDefault="00AD27D8" w:rsidP="00AD27D8">
      <w:pPr>
        <w:jc w:val="center"/>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2F5496" w:themeColor="accent1" w:themeShade="BF"/>
          <w:sz w:val="60"/>
          <w:szCs w:val="6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ynamic Sample Selection Strategy in Active Learning</w:t>
      </w:r>
    </w:p>
    <w:p w14:paraId="510E4CE9" w14:textId="1ED6580A" w:rsidR="00AD27D8" w:rsidRPr="00AD27D8" w:rsidRDefault="00AD27D8" w:rsidP="00AD27D8">
      <w:pPr>
        <w:jc w:val="center"/>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D27D8">
        <w:rPr>
          <w:color w:val="8EAADB" w:themeColor="accent1" w:themeTint="99"/>
          <w:sz w:val="48"/>
          <w:szCs w:val="4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oject Summary Report</w:t>
      </w:r>
    </w:p>
    <w:p w14:paraId="1FFC3B25" w14:textId="6C3D5B8E" w:rsidR="00AD27D8" w:rsidRDefault="00AD27D8" w:rsidP="00AD27D8">
      <w:pPr>
        <w:rPr>
          <w:sz w:val="24"/>
          <w:szCs w:val="24"/>
        </w:rPr>
      </w:pPr>
      <w:r w:rsidRPr="00AD27D8">
        <w:rPr>
          <w:sz w:val="24"/>
          <w:szCs w:val="24"/>
        </w:rPr>
        <w:t>Submitted by</w:t>
      </w:r>
      <w:r>
        <w:rPr>
          <w:sz w:val="24"/>
          <w:szCs w:val="24"/>
        </w:rPr>
        <w:t xml:space="preserve"> Amit </w:t>
      </w:r>
      <w:proofErr w:type="spellStart"/>
      <w:r>
        <w:rPr>
          <w:sz w:val="24"/>
          <w:szCs w:val="24"/>
        </w:rPr>
        <w:t>Bracha</w:t>
      </w:r>
      <w:proofErr w:type="spellEnd"/>
      <w:r>
        <w:rPr>
          <w:sz w:val="24"/>
          <w:szCs w:val="24"/>
        </w:rPr>
        <w:t>, Ran Lottem</w:t>
      </w:r>
    </w:p>
    <w:p w14:paraId="08EE3899" w14:textId="44505B79" w:rsidR="00136B39" w:rsidRDefault="00136B39" w:rsidP="00AD27D8">
      <w:pPr>
        <w:rPr>
          <w:sz w:val="24"/>
          <w:szCs w:val="24"/>
        </w:rPr>
      </w:pPr>
      <w:r>
        <w:rPr>
          <w:sz w:val="24"/>
          <w:szCs w:val="24"/>
        </w:rPr>
        <w:t xml:space="preserve">Code is available at: </w:t>
      </w:r>
      <w:hyperlink r:id="rId6" w:history="1">
        <w:r w:rsidRPr="00136B39">
          <w:rPr>
            <w:color w:val="0000FF"/>
            <w:u w:val="single"/>
          </w:rPr>
          <w:t>https://github.com/Krumpet/ActiveSelectiveNet</w:t>
        </w:r>
      </w:hyperlink>
      <w:bookmarkStart w:id="0" w:name="_GoBack"/>
      <w:bookmarkEnd w:id="0"/>
    </w:p>
    <w:sdt>
      <w:sdtPr>
        <w:rPr>
          <w:rFonts w:asciiTheme="minorHAnsi" w:eastAsiaTheme="minorHAnsi" w:hAnsiTheme="minorHAnsi" w:cstheme="minorBidi"/>
          <w:color w:val="auto"/>
          <w:sz w:val="22"/>
          <w:szCs w:val="22"/>
          <w:lang w:bidi="he-IL"/>
        </w:rPr>
        <w:id w:val="-19855642"/>
        <w:docPartObj>
          <w:docPartGallery w:val="Table of Contents"/>
          <w:docPartUnique/>
        </w:docPartObj>
      </w:sdtPr>
      <w:sdtEndPr/>
      <w:sdtContent>
        <w:p w14:paraId="0C44D922" w14:textId="03A8D7BE" w:rsidR="00AD27D8" w:rsidRDefault="00AD27D8">
          <w:pPr>
            <w:pStyle w:val="TOCHeading"/>
          </w:pPr>
          <w:r>
            <w:t>Contents</w:t>
          </w:r>
        </w:p>
        <w:p w14:paraId="096295C3" w14:textId="5D5557D1" w:rsidR="00B265C2" w:rsidRDefault="00AD27D8">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20771292" w:history="1">
            <w:r w:rsidR="00B265C2" w:rsidRPr="004E078F">
              <w:rPr>
                <w:rStyle w:val="Hyperlink"/>
                <w:noProof/>
              </w:rPr>
              <w:t>Introduction</w:t>
            </w:r>
            <w:r w:rsidR="00B265C2">
              <w:rPr>
                <w:noProof/>
                <w:webHidden/>
              </w:rPr>
              <w:tab/>
            </w:r>
            <w:r w:rsidR="00B265C2">
              <w:rPr>
                <w:rStyle w:val="Hyperlink"/>
                <w:noProof/>
                <w:rtl/>
              </w:rPr>
              <w:fldChar w:fldCharType="begin"/>
            </w:r>
            <w:r w:rsidR="00B265C2">
              <w:rPr>
                <w:noProof/>
                <w:webHidden/>
              </w:rPr>
              <w:instrText xml:space="preserve"> PAGEREF _Toc20771292 \h </w:instrText>
            </w:r>
            <w:r w:rsidR="00B265C2">
              <w:rPr>
                <w:rStyle w:val="Hyperlink"/>
                <w:noProof/>
                <w:rtl/>
              </w:rPr>
            </w:r>
            <w:r w:rsidR="00B265C2">
              <w:rPr>
                <w:rStyle w:val="Hyperlink"/>
                <w:noProof/>
                <w:rtl/>
              </w:rPr>
              <w:fldChar w:fldCharType="separate"/>
            </w:r>
            <w:r w:rsidR="00B265C2">
              <w:rPr>
                <w:noProof/>
                <w:webHidden/>
              </w:rPr>
              <w:t>2</w:t>
            </w:r>
            <w:r w:rsidR="00B265C2">
              <w:rPr>
                <w:rStyle w:val="Hyperlink"/>
                <w:noProof/>
                <w:rtl/>
              </w:rPr>
              <w:fldChar w:fldCharType="end"/>
            </w:r>
          </w:hyperlink>
        </w:p>
        <w:p w14:paraId="26181FE6" w14:textId="2BAF395C" w:rsidR="00B265C2" w:rsidRDefault="00136B39">
          <w:pPr>
            <w:pStyle w:val="TOC1"/>
            <w:tabs>
              <w:tab w:val="right" w:leader="dot" w:pos="8630"/>
            </w:tabs>
            <w:rPr>
              <w:rFonts w:eastAsiaTheme="minorEastAsia"/>
              <w:noProof/>
            </w:rPr>
          </w:pPr>
          <w:hyperlink w:anchor="_Toc20771293" w:history="1">
            <w:r w:rsidR="00B265C2" w:rsidRPr="004E078F">
              <w:rPr>
                <w:rStyle w:val="Hyperlink"/>
                <w:noProof/>
              </w:rPr>
              <w:t>Problem Setting</w:t>
            </w:r>
            <w:r w:rsidR="00B265C2">
              <w:rPr>
                <w:noProof/>
                <w:webHidden/>
              </w:rPr>
              <w:tab/>
            </w:r>
            <w:r w:rsidR="00B265C2">
              <w:rPr>
                <w:rStyle w:val="Hyperlink"/>
                <w:noProof/>
                <w:rtl/>
              </w:rPr>
              <w:fldChar w:fldCharType="begin"/>
            </w:r>
            <w:r w:rsidR="00B265C2">
              <w:rPr>
                <w:noProof/>
                <w:webHidden/>
              </w:rPr>
              <w:instrText xml:space="preserve"> PAGEREF _Toc20771293 \h </w:instrText>
            </w:r>
            <w:r w:rsidR="00B265C2">
              <w:rPr>
                <w:rStyle w:val="Hyperlink"/>
                <w:noProof/>
                <w:rtl/>
              </w:rPr>
            </w:r>
            <w:r w:rsidR="00B265C2">
              <w:rPr>
                <w:rStyle w:val="Hyperlink"/>
                <w:noProof/>
                <w:rtl/>
              </w:rPr>
              <w:fldChar w:fldCharType="separate"/>
            </w:r>
            <w:r w:rsidR="00B265C2">
              <w:rPr>
                <w:noProof/>
                <w:webHidden/>
              </w:rPr>
              <w:t>3</w:t>
            </w:r>
            <w:r w:rsidR="00B265C2">
              <w:rPr>
                <w:rStyle w:val="Hyperlink"/>
                <w:noProof/>
                <w:rtl/>
              </w:rPr>
              <w:fldChar w:fldCharType="end"/>
            </w:r>
          </w:hyperlink>
        </w:p>
        <w:p w14:paraId="068C8E07" w14:textId="4D8546A1" w:rsidR="00B265C2" w:rsidRDefault="00136B39">
          <w:pPr>
            <w:pStyle w:val="TOC1"/>
            <w:tabs>
              <w:tab w:val="right" w:leader="dot" w:pos="8630"/>
            </w:tabs>
            <w:rPr>
              <w:rFonts w:eastAsiaTheme="minorEastAsia"/>
              <w:noProof/>
            </w:rPr>
          </w:pPr>
          <w:hyperlink w:anchor="_Toc20771294" w:history="1">
            <w:r w:rsidR="00B265C2" w:rsidRPr="004E078F">
              <w:rPr>
                <w:rStyle w:val="Hyperlink"/>
                <w:noProof/>
              </w:rPr>
              <w:t>Our Methods</w:t>
            </w:r>
            <w:r w:rsidR="00B265C2">
              <w:rPr>
                <w:noProof/>
                <w:webHidden/>
              </w:rPr>
              <w:tab/>
            </w:r>
            <w:r w:rsidR="00B265C2">
              <w:rPr>
                <w:rStyle w:val="Hyperlink"/>
                <w:noProof/>
                <w:rtl/>
              </w:rPr>
              <w:fldChar w:fldCharType="begin"/>
            </w:r>
            <w:r w:rsidR="00B265C2">
              <w:rPr>
                <w:noProof/>
                <w:webHidden/>
              </w:rPr>
              <w:instrText xml:space="preserve"> PAGEREF _Toc20771294 \h </w:instrText>
            </w:r>
            <w:r w:rsidR="00B265C2">
              <w:rPr>
                <w:rStyle w:val="Hyperlink"/>
                <w:noProof/>
                <w:rtl/>
              </w:rPr>
            </w:r>
            <w:r w:rsidR="00B265C2">
              <w:rPr>
                <w:rStyle w:val="Hyperlink"/>
                <w:noProof/>
                <w:rtl/>
              </w:rPr>
              <w:fldChar w:fldCharType="separate"/>
            </w:r>
            <w:r w:rsidR="00B265C2">
              <w:rPr>
                <w:noProof/>
                <w:webHidden/>
              </w:rPr>
              <w:t>3</w:t>
            </w:r>
            <w:r w:rsidR="00B265C2">
              <w:rPr>
                <w:rStyle w:val="Hyperlink"/>
                <w:noProof/>
                <w:rtl/>
              </w:rPr>
              <w:fldChar w:fldCharType="end"/>
            </w:r>
          </w:hyperlink>
        </w:p>
        <w:p w14:paraId="5931635B" w14:textId="12946CA9" w:rsidR="00B265C2" w:rsidRDefault="00136B39">
          <w:pPr>
            <w:pStyle w:val="TOC1"/>
            <w:tabs>
              <w:tab w:val="right" w:leader="dot" w:pos="8630"/>
            </w:tabs>
            <w:rPr>
              <w:rFonts w:eastAsiaTheme="minorEastAsia"/>
              <w:noProof/>
            </w:rPr>
          </w:pPr>
          <w:hyperlink w:anchor="_Toc20771295" w:history="1">
            <w:r w:rsidR="00B265C2" w:rsidRPr="004E078F">
              <w:rPr>
                <w:rStyle w:val="Hyperlink"/>
                <w:noProof/>
              </w:rPr>
              <w:t>Experiment Methodology</w:t>
            </w:r>
            <w:r w:rsidR="00B265C2">
              <w:rPr>
                <w:noProof/>
                <w:webHidden/>
              </w:rPr>
              <w:tab/>
            </w:r>
            <w:r w:rsidR="00B265C2">
              <w:rPr>
                <w:rStyle w:val="Hyperlink"/>
                <w:noProof/>
                <w:rtl/>
              </w:rPr>
              <w:fldChar w:fldCharType="begin"/>
            </w:r>
            <w:r w:rsidR="00B265C2">
              <w:rPr>
                <w:noProof/>
                <w:webHidden/>
              </w:rPr>
              <w:instrText xml:space="preserve"> PAGEREF _Toc20771295 \h </w:instrText>
            </w:r>
            <w:r w:rsidR="00B265C2">
              <w:rPr>
                <w:rStyle w:val="Hyperlink"/>
                <w:noProof/>
                <w:rtl/>
              </w:rPr>
            </w:r>
            <w:r w:rsidR="00B265C2">
              <w:rPr>
                <w:rStyle w:val="Hyperlink"/>
                <w:noProof/>
                <w:rtl/>
              </w:rPr>
              <w:fldChar w:fldCharType="separate"/>
            </w:r>
            <w:r w:rsidR="00B265C2">
              <w:rPr>
                <w:noProof/>
                <w:webHidden/>
              </w:rPr>
              <w:t>4</w:t>
            </w:r>
            <w:r w:rsidR="00B265C2">
              <w:rPr>
                <w:rStyle w:val="Hyperlink"/>
                <w:noProof/>
                <w:rtl/>
              </w:rPr>
              <w:fldChar w:fldCharType="end"/>
            </w:r>
          </w:hyperlink>
        </w:p>
        <w:p w14:paraId="56BD7878" w14:textId="74407C19" w:rsidR="00B265C2" w:rsidRDefault="00136B39">
          <w:pPr>
            <w:pStyle w:val="TOC1"/>
            <w:tabs>
              <w:tab w:val="right" w:leader="dot" w:pos="8630"/>
            </w:tabs>
            <w:rPr>
              <w:rFonts w:eastAsiaTheme="minorEastAsia"/>
              <w:noProof/>
            </w:rPr>
          </w:pPr>
          <w:hyperlink w:anchor="_Toc20771296" w:history="1">
            <w:r w:rsidR="00B265C2" w:rsidRPr="004E078F">
              <w:rPr>
                <w:rStyle w:val="Hyperlink"/>
                <w:noProof/>
              </w:rPr>
              <w:t>Results</w:t>
            </w:r>
            <w:r w:rsidR="00B265C2">
              <w:rPr>
                <w:noProof/>
                <w:webHidden/>
              </w:rPr>
              <w:tab/>
            </w:r>
            <w:r w:rsidR="00B265C2">
              <w:rPr>
                <w:rStyle w:val="Hyperlink"/>
                <w:noProof/>
                <w:rtl/>
              </w:rPr>
              <w:fldChar w:fldCharType="begin"/>
            </w:r>
            <w:r w:rsidR="00B265C2">
              <w:rPr>
                <w:noProof/>
                <w:webHidden/>
              </w:rPr>
              <w:instrText xml:space="preserve"> PAGEREF _Toc20771296 \h </w:instrText>
            </w:r>
            <w:r w:rsidR="00B265C2">
              <w:rPr>
                <w:rStyle w:val="Hyperlink"/>
                <w:noProof/>
                <w:rtl/>
              </w:rPr>
            </w:r>
            <w:r w:rsidR="00B265C2">
              <w:rPr>
                <w:rStyle w:val="Hyperlink"/>
                <w:noProof/>
                <w:rtl/>
              </w:rPr>
              <w:fldChar w:fldCharType="separate"/>
            </w:r>
            <w:r w:rsidR="00B265C2">
              <w:rPr>
                <w:noProof/>
                <w:webHidden/>
              </w:rPr>
              <w:t>4</w:t>
            </w:r>
            <w:r w:rsidR="00B265C2">
              <w:rPr>
                <w:rStyle w:val="Hyperlink"/>
                <w:noProof/>
                <w:rtl/>
              </w:rPr>
              <w:fldChar w:fldCharType="end"/>
            </w:r>
          </w:hyperlink>
        </w:p>
        <w:p w14:paraId="3DC36857" w14:textId="05E64AD0" w:rsidR="00B265C2" w:rsidRDefault="00136B39">
          <w:pPr>
            <w:pStyle w:val="TOC1"/>
            <w:tabs>
              <w:tab w:val="right" w:leader="dot" w:pos="8630"/>
            </w:tabs>
            <w:rPr>
              <w:rFonts w:eastAsiaTheme="minorEastAsia"/>
              <w:noProof/>
            </w:rPr>
          </w:pPr>
          <w:hyperlink w:anchor="_Toc20771297" w:history="1">
            <w:r w:rsidR="00B265C2" w:rsidRPr="004E078F">
              <w:rPr>
                <w:rStyle w:val="Hyperlink"/>
                <w:noProof/>
              </w:rPr>
              <w:t>Discussion</w:t>
            </w:r>
            <w:r w:rsidR="00B265C2">
              <w:rPr>
                <w:noProof/>
                <w:webHidden/>
              </w:rPr>
              <w:tab/>
            </w:r>
            <w:r w:rsidR="00B265C2">
              <w:rPr>
                <w:rStyle w:val="Hyperlink"/>
                <w:noProof/>
                <w:rtl/>
              </w:rPr>
              <w:fldChar w:fldCharType="begin"/>
            </w:r>
            <w:r w:rsidR="00B265C2">
              <w:rPr>
                <w:noProof/>
                <w:webHidden/>
              </w:rPr>
              <w:instrText xml:space="preserve"> PAGEREF _Toc20771297 \h </w:instrText>
            </w:r>
            <w:r w:rsidR="00B265C2">
              <w:rPr>
                <w:rStyle w:val="Hyperlink"/>
                <w:noProof/>
                <w:rtl/>
              </w:rPr>
            </w:r>
            <w:r w:rsidR="00B265C2">
              <w:rPr>
                <w:rStyle w:val="Hyperlink"/>
                <w:noProof/>
                <w:rtl/>
              </w:rPr>
              <w:fldChar w:fldCharType="separate"/>
            </w:r>
            <w:r w:rsidR="00B265C2">
              <w:rPr>
                <w:noProof/>
                <w:webHidden/>
              </w:rPr>
              <w:t>6</w:t>
            </w:r>
            <w:r w:rsidR="00B265C2">
              <w:rPr>
                <w:rStyle w:val="Hyperlink"/>
                <w:noProof/>
                <w:rtl/>
              </w:rPr>
              <w:fldChar w:fldCharType="end"/>
            </w:r>
          </w:hyperlink>
        </w:p>
        <w:p w14:paraId="0C8695CB" w14:textId="6EB66451" w:rsidR="00B265C2" w:rsidRDefault="00136B39">
          <w:pPr>
            <w:pStyle w:val="TOC2"/>
            <w:tabs>
              <w:tab w:val="right" w:leader="dot" w:pos="8630"/>
            </w:tabs>
            <w:rPr>
              <w:rFonts w:eastAsiaTheme="minorEastAsia"/>
              <w:noProof/>
            </w:rPr>
          </w:pPr>
          <w:hyperlink w:anchor="_Toc20771298" w:history="1">
            <w:r w:rsidR="00B265C2" w:rsidRPr="004E078F">
              <w:rPr>
                <w:rStyle w:val="Hyperlink"/>
                <w:noProof/>
              </w:rPr>
              <w:t>Experimental Results</w:t>
            </w:r>
            <w:r w:rsidR="00B265C2">
              <w:rPr>
                <w:noProof/>
                <w:webHidden/>
              </w:rPr>
              <w:tab/>
            </w:r>
            <w:r w:rsidR="00B265C2">
              <w:rPr>
                <w:rStyle w:val="Hyperlink"/>
                <w:noProof/>
                <w:rtl/>
              </w:rPr>
              <w:fldChar w:fldCharType="begin"/>
            </w:r>
            <w:r w:rsidR="00B265C2">
              <w:rPr>
                <w:noProof/>
                <w:webHidden/>
              </w:rPr>
              <w:instrText xml:space="preserve"> PAGEREF _Toc20771298 \h </w:instrText>
            </w:r>
            <w:r w:rsidR="00B265C2">
              <w:rPr>
                <w:rStyle w:val="Hyperlink"/>
                <w:noProof/>
                <w:rtl/>
              </w:rPr>
            </w:r>
            <w:r w:rsidR="00B265C2">
              <w:rPr>
                <w:rStyle w:val="Hyperlink"/>
                <w:noProof/>
                <w:rtl/>
              </w:rPr>
              <w:fldChar w:fldCharType="separate"/>
            </w:r>
            <w:r w:rsidR="00B265C2">
              <w:rPr>
                <w:noProof/>
                <w:webHidden/>
              </w:rPr>
              <w:t>6</w:t>
            </w:r>
            <w:r w:rsidR="00B265C2">
              <w:rPr>
                <w:rStyle w:val="Hyperlink"/>
                <w:noProof/>
                <w:rtl/>
              </w:rPr>
              <w:fldChar w:fldCharType="end"/>
            </w:r>
          </w:hyperlink>
        </w:p>
        <w:p w14:paraId="222D4B77" w14:textId="27ADD4B9" w:rsidR="00B265C2" w:rsidRDefault="00136B39">
          <w:pPr>
            <w:pStyle w:val="TOC2"/>
            <w:tabs>
              <w:tab w:val="right" w:leader="dot" w:pos="8630"/>
            </w:tabs>
            <w:rPr>
              <w:rFonts w:eastAsiaTheme="minorEastAsia"/>
              <w:noProof/>
            </w:rPr>
          </w:pPr>
          <w:hyperlink w:anchor="_Toc20771299" w:history="1">
            <w:r w:rsidR="00B265C2" w:rsidRPr="004E078F">
              <w:rPr>
                <w:rStyle w:val="Hyperlink"/>
                <w:noProof/>
              </w:rPr>
              <w:t>Possible Follow-ups</w:t>
            </w:r>
            <w:r w:rsidR="00B265C2">
              <w:rPr>
                <w:noProof/>
                <w:webHidden/>
              </w:rPr>
              <w:tab/>
            </w:r>
            <w:r w:rsidR="00B265C2">
              <w:rPr>
                <w:rStyle w:val="Hyperlink"/>
                <w:noProof/>
                <w:rtl/>
              </w:rPr>
              <w:fldChar w:fldCharType="begin"/>
            </w:r>
            <w:r w:rsidR="00B265C2">
              <w:rPr>
                <w:noProof/>
                <w:webHidden/>
              </w:rPr>
              <w:instrText xml:space="preserve"> PAGEREF _Toc20771299 \h </w:instrText>
            </w:r>
            <w:r w:rsidR="00B265C2">
              <w:rPr>
                <w:rStyle w:val="Hyperlink"/>
                <w:noProof/>
                <w:rtl/>
              </w:rPr>
            </w:r>
            <w:r w:rsidR="00B265C2">
              <w:rPr>
                <w:rStyle w:val="Hyperlink"/>
                <w:noProof/>
                <w:rtl/>
              </w:rPr>
              <w:fldChar w:fldCharType="separate"/>
            </w:r>
            <w:r w:rsidR="00B265C2">
              <w:rPr>
                <w:noProof/>
                <w:webHidden/>
              </w:rPr>
              <w:t>6</w:t>
            </w:r>
            <w:r w:rsidR="00B265C2">
              <w:rPr>
                <w:rStyle w:val="Hyperlink"/>
                <w:noProof/>
                <w:rtl/>
              </w:rPr>
              <w:fldChar w:fldCharType="end"/>
            </w:r>
          </w:hyperlink>
        </w:p>
        <w:p w14:paraId="3EB4C8FB" w14:textId="02C5ABD7" w:rsidR="00B265C2" w:rsidRDefault="00136B39">
          <w:pPr>
            <w:pStyle w:val="TOC1"/>
            <w:tabs>
              <w:tab w:val="right" w:leader="dot" w:pos="8630"/>
            </w:tabs>
            <w:rPr>
              <w:rFonts w:eastAsiaTheme="minorEastAsia"/>
              <w:noProof/>
            </w:rPr>
          </w:pPr>
          <w:hyperlink w:anchor="_Toc20771300" w:history="1">
            <w:r w:rsidR="00B265C2" w:rsidRPr="004E078F">
              <w:rPr>
                <w:rStyle w:val="Hyperlink"/>
                <w:noProof/>
              </w:rPr>
              <w:t>Bibliography</w:t>
            </w:r>
            <w:r w:rsidR="00B265C2">
              <w:rPr>
                <w:noProof/>
                <w:webHidden/>
              </w:rPr>
              <w:tab/>
            </w:r>
            <w:r w:rsidR="00B265C2">
              <w:rPr>
                <w:rStyle w:val="Hyperlink"/>
                <w:noProof/>
                <w:rtl/>
              </w:rPr>
              <w:fldChar w:fldCharType="begin"/>
            </w:r>
            <w:r w:rsidR="00B265C2">
              <w:rPr>
                <w:noProof/>
                <w:webHidden/>
              </w:rPr>
              <w:instrText xml:space="preserve"> PAGEREF _Toc20771300 \h </w:instrText>
            </w:r>
            <w:r w:rsidR="00B265C2">
              <w:rPr>
                <w:rStyle w:val="Hyperlink"/>
                <w:noProof/>
                <w:rtl/>
              </w:rPr>
            </w:r>
            <w:r w:rsidR="00B265C2">
              <w:rPr>
                <w:rStyle w:val="Hyperlink"/>
                <w:noProof/>
                <w:rtl/>
              </w:rPr>
              <w:fldChar w:fldCharType="separate"/>
            </w:r>
            <w:r w:rsidR="00B265C2">
              <w:rPr>
                <w:noProof/>
                <w:webHidden/>
              </w:rPr>
              <w:t>7</w:t>
            </w:r>
            <w:r w:rsidR="00B265C2">
              <w:rPr>
                <w:rStyle w:val="Hyperlink"/>
                <w:noProof/>
                <w:rtl/>
              </w:rPr>
              <w:fldChar w:fldCharType="end"/>
            </w:r>
          </w:hyperlink>
        </w:p>
        <w:p w14:paraId="388F1A3A" w14:textId="17865F6A" w:rsidR="00B265C2" w:rsidRDefault="00136B39">
          <w:pPr>
            <w:pStyle w:val="TOC1"/>
            <w:tabs>
              <w:tab w:val="right" w:leader="dot" w:pos="8630"/>
            </w:tabs>
            <w:rPr>
              <w:rFonts w:eastAsiaTheme="minorEastAsia"/>
              <w:noProof/>
            </w:rPr>
          </w:pPr>
          <w:hyperlink w:anchor="_Toc20771301" w:history="1">
            <w:r w:rsidR="00B265C2" w:rsidRPr="004E078F">
              <w:rPr>
                <w:rStyle w:val="Hyperlink"/>
                <w:noProof/>
              </w:rPr>
              <w:t>Appendix – Architecture Schematics</w:t>
            </w:r>
            <w:r w:rsidR="00B265C2">
              <w:rPr>
                <w:noProof/>
                <w:webHidden/>
              </w:rPr>
              <w:tab/>
            </w:r>
            <w:r w:rsidR="00B265C2">
              <w:rPr>
                <w:rStyle w:val="Hyperlink"/>
                <w:noProof/>
                <w:rtl/>
              </w:rPr>
              <w:fldChar w:fldCharType="begin"/>
            </w:r>
            <w:r w:rsidR="00B265C2">
              <w:rPr>
                <w:noProof/>
                <w:webHidden/>
              </w:rPr>
              <w:instrText xml:space="preserve"> PAGEREF _Toc20771301 \h </w:instrText>
            </w:r>
            <w:r w:rsidR="00B265C2">
              <w:rPr>
                <w:rStyle w:val="Hyperlink"/>
                <w:noProof/>
                <w:rtl/>
              </w:rPr>
            </w:r>
            <w:r w:rsidR="00B265C2">
              <w:rPr>
                <w:rStyle w:val="Hyperlink"/>
                <w:noProof/>
                <w:rtl/>
              </w:rPr>
              <w:fldChar w:fldCharType="separate"/>
            </w:r>
            <w:r w:rsidR="00B265C2">
              <w:rPr>
                <w:noProof/>
                <w:webHidden/>
              </w:rPr>
              <w:t>8</w:t>
            </w:r>
            <w:r w:rsidR="00B265C2">
              <w:rPr>
                <w:rStyle w:val="Hyperlink"/>
                <w:noProof/>
                <w:rtl/>
              </w:rPr>
              <w:fldChar w:fldCharType="end"/>
            </w:r>
          </w:hyperlink>
        </w:p>
        <w:p w14:paraId="64EE0320" w14:textId="034A727E" w:rsidR="00B265C2" w:rsidRDefault="00136B39">
          <w:pPr>
            <w:pStyle w:val="TOC2"/>
            <w:tabs>
              <w:tab w:val="right" w:leader="dot" w:pos="8630"/>
            </w:tabs>
            <w:rPr>
              <w:rFonts w:eastAsiaTheme="minorEastAsia"/>
              <w:noProof/>
            </w:rPr>
          </w:pPr>
          <w:hyperlink w:anchor="_Toc20771302" w:history="1">
            <w:r w:rsidR="00B265C2" w:rsidRPr="004E078F">
              <w:rPr>
                <w:rStyle w:val="Hyperlink"/>
                <w:noProof/>
              </w:rPr>
              <w:t>SelectiveNet, used for all experiments except shallow dualnet</w:t>
            </w:r>
            <w:r w:rsidR="00B265C2">
              <w:rPr>
                <w:noProof/>
                <w:webHidden/>
              </w:rPr>
              <w:tab/>
            </w:r>
            <w:r w:rsidR="00B265C2">
              <w:rPr>
                <w:rStyle w:val="Hyperlink"/>
                <w:noProof/>
                <w:rtl/>
              </w:rPr>
              <w:fldChar w:fldCharType="begin"/>
            </w:r>
            <w:r w:rsidR="00B265C2">
              <w:rPr>
                <w:noProof/>
                <w:webHidden/>
              </w:rPr>
              <w:instrText xml:space="preserve"> PAGEREF _Toc20771302 \h </w:instrText>
            </w:r>
            <w:r w:rsidR="00B265C2">
              <w:rPr>
                <w:rStyle w:val="Hyperlink"/>
                <w:noProof/>
                <w:rtl/>
              </w:rPr>
            </w:r>
            <w:r w:rsidR="00B265C2">
              <w:rPr>
                <w:rStyle w:val="Hyperlink"/>
                <w:noProof/>
                <w:rtl/>
              </w:rPr>
              <w:fldChar w:fldCharType="separate"/>
            </w:r>
            <w:r w:rsidR="00B265C2">
              <w:rPr>
                <w:noProof/>
                <w:webHidden/>
              </w:rPr>
              <w:t>8</w:t>
            </w:r>
            <w:r w:rsidR="00B265C2">
              <w:rPr>
                <w:rStyle w:val="Hyperlink"/>
                <w:noProof/>
                <w:rtl/>
              </w:rPr>
              <w:fldChar w:fldCharType="end"/>
            </w:r>
          </w:hyperlink>
        </w:p>
        <w:p w14:paraId="19FADD96" w14:textId="6F0469E5" w:rsidR="00B265C2" w:rsidRDefault="00136B39">
          <w:pPr>
            <w:pStyle w:val="TOC2"/>
            <w:tabs>
              <w:tab w:val="right" w:leader="dot" w:pos="8630"/>
            </w:tabs>
            <w:rPr>
              <w:rFonts w:eastAsiaTheme="minorEastAsia"/>
              <w:noProof/>
            </w:rPr>
          </w:pPr>
          <w:hyperlink w:anchor="_Toc20771303" w:history="1">
            <w:r w:rsidR="00B265C2" w:rsidRPr="004E078F">
              <w:rPr>
                <w:rStyle w:val="Hyperlink"/>
                <w:noProof/>
              </w:rPr>
              <w:t>ActiveDualSelective, used for the shallow dualnet experiment</w:t>
            </w:r>
            <w:r w:rsidR="00B265C2">
              <w:rPr>
                <w:noProof/>
                <w:webHidden/>
              </w:rPr>
              <w:tab/>
            </w:r>
            <w:r w:rsidR="00B265C2">
              <w:rPr>
                <w:rStyle w:val="Hyperlink"/>
                <w:noProof/>
                <w:rtl/>
              </w:rPr>
              <w:fldChar w:fldCharType="begin"/>
            </w:r>
            <w:r w:rsidR="00B265C2">
              <w:rPr>
                <w:noProof/>
                <w:webHidden/>
              </w:rPr>
              <w:instrText xml:space="preserve"> PAGEREF _Toc20771303 \h </w:instrText>
            </w:r>
            <w:r w:rsidR="00B265C2">
              <w:rPr>
                <w:rStyle w:val="Hyperlink"/>
                <w:noProof/>
                <w:rtl/>
              </w:rPr>
            </w:r>
            <w:r w:rsidR="00B265C2">
              <w:rPr>
                <w:rStyle w:val="Hyperlink"/>
                <w:noProof/>
                <w:rtl/>
              </w:rPr>
              <w:fldChar w:fldCharType="separate"/>
            </w:r>
            <w:r w:rsidR="00B265C2">
              <w:rPr>
                <w:noProof/>
                <w:webHidden/>
              </w:rPr>
              <w:t>9</w:t>
            </w:r>
            <w:r w:rsidR="00B265C2">
              <w:rPr>
                <w:rStyle w:val="Hyperlink"/>
                <w:noProof/>
                <w:rtl/>
              </w:rPr>
              <w:fldChar w:fldCharType="end"/>
            </w:r>
          </w:hyperlink>
        </w:p>
        <w:p w14:paraId="484A9CEE" w14:textId="7F4EB429" w:rsidR="00AD27D8" w:rsidRDefault="00AD27D8">
          <w:r>
            <w:rPr>
              <w:b/>
              <w:bCs/>
              <w:noProof/>
            </w:rPr>
            <w:fldChar w:fldCharType="end"/>
          </w:r>
        </w:p>
      </w:sdtContent>
    </w:sdt>
    <w:p w14:paraId="6720D249" w14:textId="77777777" w:rsidR="00AD27D8" w:rsidRDefault="00AD27D8" w:rsidP="00AD27D8">
      <w:pPr>
        <w:rPr>
          <w:sz w:val="24"/>
          <w:szCs w:val="24"/>
        </w:rPr>
      </w:pPr>
    </w:p>
    <w:p w14:paraId="6B6B95B7" w14:textId="77777777" w:rsidR="00AD27D8" w:rsidRDefault="00AD27D8">
      <w:pPr>
        <w:rPr>
          <w:sz w:val="24"/>
          <w:szCs w:val="24"/>
        </w:rPr>
      </w:pPr>
      <w:r>
        <w:rPr>
          <w:sz w:val="24"/>
          <w:szCs w:val="24"/>
        </w:rPr>
        <w:br w:type="page"/>
      </w:r>
    </w:p>
    <w:p w14:paraId="38C146CD" w14:textId="77777777" w:rsidR="00AD27D8" w:rsidRDefault="00AD27D8" w:rsidP="00AD27D8">
      <w:pPr>
        <w:rPr>
          <w:sz w:val="24"/>
          <w:szCs w:val="24"/>
        </w:rPr>
      </w:pPr>
    </w:p>
    <w:p w14:paraId="764858B5" w14:textId="0A5EEDAF" w:rsidR="00AD27D8" w:rsidRDefault="00AD27D8" w:rsidP="00AD27D8">
      <w:pPr>
        <w:pStyle w:val="Heading1"/>
      </w:pPr>
      <w:bookmarkStart w:id="1" w:name="_Toc20771292"/>
      <w:r>
        <w:t>Introduction</w:t>
      </w:r>
      <w:bookmarkEnd w:id="1"/>
    </w:p>
    <w:sdt>
      <w:sdtPr>
        <w:tag w:val="goog_rdk_3"/>
        <w:id w:val="-1230462229"/>
      </w:sdtPr>
      <w:sdtEndPr/>
      <w:sdtContent>
        <w:p w14:paraId="4E1DF8A8" w14:textId="0FB27677" w:rsidR="00863E42" w:rsidRDefault="00863E42" w:rsidP="008E1F58">
          <w:pPr>
            <w:pBdr>
              <w:top w:val="nil"/>
              <w:left w:val="nil"/>
              <w:bottom w:val="nil"/>
              <w:right w:val="nil"/>
              <w:between w:val="nil"/>
            </w:pBdr>
            <w:jc w:val="both"/>
            <w:rPr>
              <w:color w:val="000000"/>
            </w:rPr>
          </w:pPr>
          <w:r>
            <w:rPr>
              <w:color w:val="000000"/>
            </w:rPr>
            <w:t>Active learning is a special case of machine learning which gives the learning algorithm some control over the learning process, by letting it actively decide which examples it will learn from. More precisely, given a pool of unlabeled example the algorithm decides which one to label and to feed into the learning process. Active learning is most useful when labeling examples is costly, because smart selection of</w:t>
          </w:r>
          <w:r w:rsidR="00E9217C">
            <w:rPr>
              <w:color w:val="000000"/>
            </w:rPr>
            <w:t xml:space="preserve"> </w:t>
          </w:r>
          <w:r>
            <w:rPr>
              <w:color w:val="000000"/>
            </w:rPr>
            <w:t>example</w:t>
          </w:r>
          <w:r w:rsidR="00E9217C">
            <w:rPr>
              <w:color w:val="000000"/>
            </w:rPr>
            <w:t>s</w:t>
          </w:r>
          <w:r>
            <w:rPr>
              <w:color w:val="000000"/>
            </w:rPr>
            <w:t xml:space="preserve"> to label can save resources and effort</w:t>
          </w:r>
          <w:r w:rsidR="00E9217C">
            <w:rPr>
              <w:color w:val="000000"/>
            </w:rPr>
            <w:t>s</w:t>
          </w:r>
          <w:r>
            <w:rPr>
              <w:color w:val="000000"/>
            </w:rPr>
            <w:t>. There are few algorithms for active learning in neural networks, and most of those algorithms do not integrate the learning procedure of the neural network with the active learning. This fact can cause the active algorithm to be efficient in the beginning of the process but not in later stages or vice versa, depending on the algorithm. For example, we can think of an active learning algorithm for SVM for classification of several classes. In the beginning it might choose examples in places in the space it has no information on, e.g. far from examples with known classes. But as the classification progresses, we might want the algorithm to choose examples with the smallest margin (i.e. closest to the decision boundary) and thus be more accurate. To perform such a task, traditionally we would need to set hyperparameters that will determine the algorithm's choice of the next example to classify – low-information areas vs. more accuracy in known areas. SelectiveNet</w:t>
          </w:r>
          <w:r w:rsidR="007561B4">
            <w:rPr>
              <w:color w:val="000000"/>
            </w:rPr>
            <w:t xml:space="preserve"> </w:t>
          </w:r>
          <w:r>
            <w:rPr>
              <w:rFonts w:cs="Calibri"/>
              <w:color w:val="000000"/>
              <w:cs/>
            </w:rPr>
            <w:t>‎</w:t>
          </w:r>
          <w:r>
            <w:rPr>
              <w:color w:val="000000"/>
            </w:rPr>
            <w:fldChar w:fldCharType="begin" w:fldLock="1"/>
          </w:r>
          <w:r w:rsidR="00DC41DA">
            <w:rPr>
              <w:color w:val="000000"/>
            </w:rPr>
            <w:instrText>ADDIN CSL_CITATION {"citationItems":[{"id":"ITEM-1","itemData":{"abstract":"We consider the problem of selective prediction (also known as reject option) in deep neural networks, and introduce SelectiveNet, a deep neural architecture with an integrated reject option. Existing rejection mechanisms are based mostly on a threshold over the prediction confidence of a pre-trained network. In contrast, SelectiveNet is trained to optimize both classification (or regression) and rejection simultaneously, end-to-end. The result is a deep neural network that is optimized over the covered domain. In our experiments, we show a consistently improved risk-coverage trade-off over several well-known classification and regression datasets, thus reaching new state-of-the-art results for deep selective classification.","author":[{"dropping-particle":"","family":"Geifman","given":"Yonatan","non-dropping-particle":"","parse-names":false,"suffix":""},{"dropping-particle":"","family":"El-Yaniv","given":"Ran","non-dropping-particle":"","parse-names":false,"suffix":""}],"id":"ITEM-1","issued":{"date-parts":[["2019"]]},"title":"SelectiveNet: A Deep Neural Network with an Integrated Reject Option","type":"article-journal"},"uris":["http://www.mendeley.com/documents/?uuid=eb41b35d-bc84-4610-b4ab-3eab6c0d5078"]}],"mendeley":{"formattedCitation":"[1]","plainTextFormattedCitation":"[1]","previouslyFormattedCitation":"[1]"},"properties":{"noteIndex":0},"schema":"https://github.com/citation-style-language/schema/raw/master/csl-citation.json"}</w:instrText>
          </w:r>
          <w:r>
            <w:rPr>
              <w:color w:val="000000"/>
            </w:rPr>
            <w:fldChar w:fldCharType="separate"/>
          </w:r>
          <w:r w:rsidRPr="00863E42">
            <w:rPr>
              <w:noProof/>
              <w:color w:val="000000"/>
            </w:rPr>
            <w:t>[1]</w:t>
          </w:r>
          <w:r>
            <w:rPr>
              <w:color w:val="000000"/>
            </w:rPr>
            <w:fldChar w:fldCharType="end"/>
          </w:r>
          <w:r>
            <w:rPr>
              <w:color w:val="000000"/>
            </w:rPr>
            <w:t xml:space="preserve"> is a neural network architecture used for classifying images or for regression, which has an additional output. That output states the “confidence level” in the classification (or regression) of the example.</w:t>
          </w:r>
        </w:p>
      </w:sdtContent>
    </w:sdt>
    <w:bookmarkStart w:id="2" w:name="_heading=h.3znysh7" w:colFirst="0" w:colLast="0" w:displacedByCustomXml="next"/>
    <w:bookmarkEnd w:id="2" w:displacedByCustomXml="next"/>
    <w:sdt>
      <w:sdtPr>
        <w:tag w:val="goog_rdk_4"/>
        <w:id w:val="1982186907"/>
      </w:sdtPr>
      <w:sdtEndPr/>
      <w:sdtContent>
        <w:p w14:paraId="03A9D5B5" w14:textId="2C9747FB" w:rsidR="003F5E69" w:rsidRDefault="00863E42" w:rsidP="00863E42">
          <w:pPr>
            <w:jc w:val="both"/>
            <w:rPr>
              <w:color w:val="000000"/>
            </w:rPr>
          </w:pPr>
          <w:r>
            <w:rPr>
              <w:color w:val="000000"/>
            </w:rPr>
            <w:t>In this project we try to use this mechanism to determine which example to label next, by training the net on labeled examples and using it on examples that are not labeled. Then we will choose the examples (from the unlabeled ones) which have the smallest “confidence level” in their prediction by the current classifier, to be labeled next. By using the mechanism of SelectiveNet, we let the neural network decide where it has the least information to determine a classification. Our hypothesis is that the decision will be adaptive to the stage of the active learning, and will achieve better results through the process, without the need to set any hyperparameters manually.</w:t>
          </w:r>
        </w:p>
        <w:p w14:paraId="42B12BFE" w14:textId="2FB36ADA" w:rsidR="00365AE4" w:rsidRDefault="00365AE4" w:rsidP="00B3224D">
          <w:pPr>
            <w:jc w:val="both"/>
            <w:rPr>
              <w:color w:val="000000"/>
            </w:rPr>
          </w:pPr>
          <w:r>
            <w:rPr>
              <w:color w:val="000000"/>
            </w:rPr>
            <w:t>Th</w:t>
          </w:r>
          <w:r w:rsidR="005C48B9">
            <w:rPr>
              <w:color w:val="000000"/>
            </w:rPr>
            <w:t xml:space="preserve">is hypothesis </w:t>
          </w:r>
          <w:r w:rsidR="008E0163">
            <w:rPr>
              <w:color w:val="000000"/>
            </w:rPr>
            <w:t xml:space="preserve">is </w:t>
          </w:r>
          <w:r w:rsidR="00C90315">
            <w:rPr>
              <w:color w:val="000000"/>
            </w:rPr>
            <w:t xml:space="preserve">related to </w:t>
          </w:r>
          <w:r w:rsidR="008E0163">
            <w:rPr>
              <w:color w:val="000000"/>
            </w:rPr>
            <w:t xml:space="preserve">theoretical </w:t>
          </w:r>
          <w:r w:rsidR="00C90315">
            <w:rPr>
              <w:color w:val="000000"/>
            </w:rPr>
            <w:t xml:space="preserve">guaranties in </w:t>
          </w:r>
          <w:r w:rsidR="00734ADE">
            <w:rPr>
              <w:color w:val="000000"/>
            </w:rPr>
            <w:t xml:space="preserve">the connection between </w:t>
          </w:r>
          <w:r w:rsidR="00145F70">
            <w:rPr>
              <w:color w:val="000000"/>
            </w:rPr>
            <w:t xml:space="preserve">agnostic selective </w:t>
          </w:r>
          <w:r w:rsidR="00CA52A7">
            <w:rPr>
              <w:color w:val="000000"/>
            </w:rPr>
            <w:t xml:space="preserve">classification and active learning. </w:t>
          </w:r>
          <w:sdt>
            <w:sdtPr>
              <w:tag w:val="goog_rdk_6"/>
              <w:id w:val="657038518"/>
            </w:sdtPr>
            <w:sdtEndPr/>
            <w:sdtContent>
              <w:r w:rsidR="00CA52A7">
                <w:t xml:space="preserve">In the paper, Active Learning via Perfect Selective Classification Ran El-Yaniv &amp; </w:t>
              </w:r>
              <w:proofErr w:type="spellStart"/>
              <w:r w:rsidR="00CA52A7">
                <w:t>Yair</w:t>
              </w:r>
              <w:proofErr w:type="spellEnd"/>
              <w:r w:rsidR="00CA52A7">
                <w:t xml:space="preserve"> Wiener</w:t>
              </w:r>
              <w:r w:rsidR="00B3224D">
                <w:t xml:space="preserve"> </w:t>
              </w:r>
              <w:r w:rsidR="00B3224D">
                <w:fldChar w:fldCharType="begin" w:fldLock="1"/>
              </w:r>
              <w:r w:rsidR="00B3224D">
                <w:instrText>ADDIN CSL_CITATION {"citationItems":[{"id":"ITEM-1","itemData":{"ISSN":"15324435","abstract":"We discover a strong relation between two known learning models: stream-based active learning and perfect selective classification (an extreme case of 'classification with a reject option'). For these models, restricted to the realizable case, we show a reduction of active learning to selective classification that preserves fast rates. Applying this reduction to recent results for selective classification, we derive exponential target-independent label complexity speedup for actively learning general (non-homogeneous) linear classifiers when the data distribution is an arbitrary high dimensional mixture of Gaussians. Finally, we study the relation between the proposed technique and existing label complexity measures, including teaching dimension and disagreement coefficient. © 2012 Ran El-Yaniv and Yair Wiener.","author":[{"dropping-particle":"","family":"El-Yaniv","given":"Ran","non-dropping-particle":"","parse-names":false,"suffix":""},{"dropping-particle":"","family":"Wiener","given":"Yair","non-dropping-particle":"","parse-names":false,"suffix":""}],"container-title":"Journal of Machine Learning Research","id":"ITEM-1","issued":{"date-parts":[["2012"]]},"page":"255-279","title":"Active learning via perfect selective classification","type":"article-journal","volume":"13"},"uris":["http://www.mendeley.com/documents/?uuid=595ad0ea-7a53-3abc-a190-3842223f3e22"]}],"mendeley":{"formattedCitation":"[2]","plainTextFormattedCitation":"[2]","previouslyFormattedCitation":"[2]"},"properties":{"noteIndex":0},"schema":"https://github.com/citation-style-language/schema/raw/master/csl-citation.json"}</w:instrText>
              </w:r>
              <w:r w:rsidR="00B3224D">
                <w:fldChar w:fldCharType="separate"/>
              </w:r>
              <w:r w:rsidR="00B3224D" w:rsidRPr="00B3224D">
                <w:rPr>
                  <w:noProof/>
                </w:rPr>
                <w:t>[2]</w:t>
              </w:r>
              <w:r w:rsidR="00B3224D">
                <w:fldChar w:fldCharType="end"/>
              </w:r>
              <w:r w:rsidR="00CA52A7">
                <w:t>,</w:t>
              </w:r>
              <w:r w:rsidR="008A6DEC">
                <w:t xml:space="preserve"> showed</w:t>
              </w:r>
              <w:r w:rsidR="00CA52A7">
                <w:t xml:space="preserve"> reduction between active learning to perfect selective classification. Where perfect selective classifier is a selective classifier with zero loss on the covered labels. In particular, it showed in the paper that  if for hypothesis class there is a perfect selective classification with a fast rejection rate of O(polylog(m)/m), then CAL algorithm can choose examples for active learning such that it will learn the hypothesis class with exponential label complexity rate of O(polylog(1/ε)).</w:t>
              </w:r>
            </w:sdtContent>
          </w:sdt>
          <w:r w:rsidR="008E1F58">
            <w:rPr>
              <w:color w:val="000000"/>
            </w:rPr>
            <w:t xml:space="preserve"> </w:t>
          </w:r>
          <w:r w:rsidR="00CA52A7">
            <w:t>More recent results related to the connection of selective classifier and active learning was showed in</w:t>
          </w:r>
          <w:r w:rsidR="00B3224D">
            <w:t xml:space="preserve"> </w:t>
          </w:r>
          <w:r w:rsidR="00B3224D">
            <w:fldChar w:fldCharType="begin" w:fldLock="1"/>
          </w:r>
          <w:r w:rsidR="00B3224D">
            <w:instrText>ADDIN CSL_CITATION {"citationItems":[{"id":"ITEM-1","itemData":{"ISBN":"1532-4435","ISSN":"1532-4435","abstract":"This work is concerned with the question of how to combine online an ensemble of active learners so as to expedite the learning progress in pool-based active learning. We develop an active-learning master algorithm, based on a known competitive algorithm for the multi-armed bandit problem. A major challenge in successfully choosing top performing active learners online is to reliably estimate their progress during the learning session. To this end we propose a simple maximum entropy criterion that provides effective estimates in realistic settings. We study the performance of the proposed master algorithm using an ensemble containing two of the best known active-learning algorithms as well as a new algorithm. The resulting active-learning master algorithm is empirically shown to consistently perform almost as well as and sometimes outperform the best algorithm in the ensemble on a range of classification problems.","author":[{"dropping-particle":"","family":"Baram","given":"Yoram","non-dropping-particle":"","parse-names":false,"suffix":""},{"dropping-particle":"","family":"El-Yaniv","given":"Ran","non-dropping-particle":"","parse-names":false,"suffix":""},{"dropping-particle":"","family":"Luz","given":"Kobi","non-dropping-particle":"","parse-names":false,"suffix":""}],"container-title":"Journal of Machine Learning Research","id":"ITEM-1","issued":{"date-parts":[["2004"]]},"page":"255-291","title":"Online Choice of Active Learning Algorithms Ran El-Yaniv Kobi Luz","type":"article-journal","volume":"5"},"uris":["http://www.mendeley.com/documents/?uuid=fbc814d0-9dba-466c-91de-24679e481b1f"]}],"mendeley":{"formattedCitation":"[3]","plainTextFormattedCitation":"[3]"},"properties":{"noteIndex":0},"schema":"https://github.com/citation-style-language/schema/raw/master/csl-citation.json"}</w:instrText>
          </w:r>
          <w:r w:rsidR="00B3224D">
            <w:fldChar w:fldCharType="separate"/>
          </w:r>
          <w:r w:rsidR="00B3224D" w:rsidRPr="00B3224D">
            <w:rPr>
              <w:noProof/>
            </w:rPr>
            <w:t>[3]</w:t>
          </w:r>
          <w:r w:rsidR="00B3224D">
            <w:fldChar w:fldCharType="end"/>
          </w:r>
          <w:r w:rsidR="00CA52A7">
            <w:t xml:space="preserve">. </w:t>
          </w:r>
          <w:r w:rsidR="00743292">
            <w:t>That</w:t>
          </w:r>
          <w:r w:rsidR="00CA52A7">
            <w:t xml:space="preserve"> work discusses a selective classification scheme which makes fewer assumptions than previous results and applies this scheme to developing an active learning algorithm with exponential speedup</w:t>
          </w:r>
          <w:r w:rsidR="009214AD">
            <w:t>.</w:t>
          </w:r>
        </w:p>
        <w:p w14:paraId="64ADEDB1" w14:textId="4D1D13B3" w:rsidR="00107DF8" w:rsidRPr="008E1F58" w:rsidRDefault="00136B39" w:rsidP="008E1F58">
          <w:pPr>
            <w:jc w:val="both"/>
          </w:pPr>
        </w:p>
      </w:sdtContent>
    </w:sdt>
    <w:p w14:paraId="18BDEE26" w14:textId="24156AC6" w:rsidR="00AD27D8" w:rsidRDefault="00AD27D8" w:rsidP="00AD27D8">
      <w:pPr>
        <w:pStyle w:val="Heading1"/>
      </w:pPr>
      <w:bookmarkStart w:id="3" w:name="_Toc20771293"/>
      <w:r>
        <w:lastRenderedPageBreak/>
        <w:t>Problem Setting</w:t>
      </w:r>
      <w:bookmarkEnd w:id="3"/>
    </w:p>
    <w:sdt>
      <w:sdtPr>
        <w:tag w:val="goog_rdk_16"/>
        <w:id w:val="1717082710"/>
      </w:sdtPr>
      <w:sdtEndPr/>
      <w:sdtContent>
        <w:p w14:paraId="67FA8FA6" w14:textId="39CA763E" w:rsidR="00DC41DA" w:rsidRDefault="00DC41DA" w:rsidP="00DC41DA">
          <w:pPr>
            <w:jc w:val="both"/>
          </w:pPr>
          <w:r>
            <w:t>The goal in active learning is to design and analyze learning algorithms that can effectively choose the samples for which they ask the teacher for a label. Utilizing this technique allows reaching high quality results while maintaining low data requirements. This is relevant in cases where data is expensive, scarce, cumbersome (as in hi</w:t>
          </w:r>
          <w:r w:rsidR="00E457DA">
            <w:t>gh</w:t>
          </w:r>
          <w:r>
            <w:t>-res images), and also when data is too plentiful, making training unnecessarily long when the same results could be achieved faster by choosing which datapoints to train on as part of the training process.</w:t>
          </w:r>
        </w:p>
      </w:sdtContent>
    </w:sdt>
    <w:sdt>
      <w:sdtPr>
        <w:tag w:val="goog_rdk_17"/>
        <w:id w:val="695271088"/>
      </w:sdtPr>
      <w:sdtEndPr/>
      <w:sdtContent>
        <w:p w14:paraId="27F4735D" w14:textId="77FF1AD9" w:rsidR="00DC41DA" w:rsidRPr="00DC41DA" w:rsidRDefault="00DC41DA" w:rsidP="003073AD">
          <w:pPr>
            <w:jc w:val="both"/>
          </w:pPr>
          <w:r>
            <w:t>The algorithm used for choosing which samples to request the real label for is therefore a major parameter in the performance of the neural network. Additionally, many of the commonly used algorithms have varied performance across different learning problems, such as those with a "XOR"-like structure</w:t>
          </w:r>
          <w:r w:rsidR="007561B4">
            <w:t xml:space="preserve"> </w:t>
          </w:r>
          <w:r>
            <w:fldChar w:fldCharType="begin" w:fldLock="1"/>
          </w:r>
          <w:r w:rsidR="00B3224D">
            <w:instrText>ADDIN CSL_CITATION {"citationItems":[{"id":"ITEM-1","itemData":{"ISBN":"1532-4435","ISSN":"1532-4435","abstract":"This work is concerned with the question of how to combine online an ensemble of active learners so as to expedite the learning progress in pool-based active learning. We develop an active-learning master algorithm, based on a known competitive algorithm for the multi-armed bandit problem. A major challenge in successfully choosing top performing active learners online is to reliably estimate their progress during the learning session. To this end we propose a simple maximum entropy criterion that provides effective estimates in realistic settings. We study the performance of the proposed master algorithm using an ensemble containing two of the best known active-learning algorithms as well as a new algorithm. The resulting active-learning master algorithm is empirically shown to consistently perform almost as well as and sometimes outperform the best algorithm in the ensemble on a range of classification problems.","author":[{"dropping-particle":"","family":"Baram","given":"Yoram","non-dropping-particle":"","parse-names":false,"suffix":""},{"dropping-particle":"","family":"El-Yaniv","given":"Ran","non-dropping-particle":"","parse-names":false,"suffix":""},{"dropping-particle":"","family":"Luz","given":"Kobi","non-dropping-particle":"","parse-names":false,"suffix":""}],"container-title":"Journal of Machine Learning Research","id":"ITEM-1","issued":{"date-parts":[["2004"]]},"page":"255-291","title":"Online Choice of Active Learning Algorithms Ran El-Yaniv Kobi Luz","type":"article-journal","volume":"5"},"uris":["http://www.mendeley.com/documents/?uuid=fbc814d0-9dba-466c-91de-24679e481b1f"]}],"mendeley":{"formattedCitation":"[3]","plainTextFormattedCitation":"[3]","previouslyFormattedCitation":"[3]"},"properties":{"noteIndex":0},"schema":"https://github.com/citation-style-language/schema/raw/master/csl-citation.json"}</w:instrText>
          </w:r>
          <w:r>
            <w:fldChar w:fldCharType="separate"/>
          </w:r>
          <w:r w:rsidR="00B3224D" w:rsidRPr="00B3224D">
            <w:rPr>
              <w:noProof/>
            </w:rPr>
            <w:t>[3]</w:t>
          </w:r>
          <w:r>
            <w:fldChar w:fldCharType="end"/>
          </w:r>
          <w:r>
            <w:t>. Estimating the performance of the selection algorithm or formulating a supervising algorithm to choose between several such algorithms, could be a place where development could lead to great improvements in accuracy and consistency across different learning tasks.</w:t>
          </w:r>
        </w:p>
      </w:sdtContent>
    </w:sdt>
    <w:p w14:paraId="20C1F6DE" w14:textId="784DDA7C" w:rsidR="00AD27D8" w:rsidRDefault="00AD27D8" w:rsidP="00AD27D8">
      <w:pPr>
        <w:pStyle w:val="Heading1"/>
      </w:pPr>
      <w:bookmarkStart w:id="4" w:name="_Toc20771294"/>
      <w:r>
        <w:t>Our Method</w:t>
      </w:r>
      <w:r w:rsidR="009A0CA9">
        <w:t>s</w:t>
      </w:r>
      <w:bookmarkEnd w:id="4"/>
    </w:p>
    <w:p w14:paraId="5B726540" w14:textId="10B6020D" w:rsidR="00A62A60" w:rsidRDefault="00DC41DA" w:rsidP="00012AD0">
      <w:pPr>
        <w:jc w:val="both"/>
        <w:rPr>
          <w:rFonts w:eastAsiaTheme="minorEastAsia"/>
        </w:rPr>
      </w:pPr>
      <w:r>
        <w:t xml:space="preserve">We intend to classify images from the CIFAR10 database </w:t>
      </w:r>
      <w:r w:rsidR="003073AD">
        <w:t>and measure our network's accuracy as a function of the number of samples trained on.</w:t>
      </w:r>
      <w:r w:rsidR="00C525B2">
        <w:t xml:space="preserve"> As a baseline, we will train a NN which selects its next samples randomly, and a NN which selects its samples using the </w:t>
      </w:r>
      <w:proofErr w:type="spellStart"/>
      <w:r w:rsidR="00C525B2">
        <w:t>Softmax</w:t>
      </w:r>
      <w:proofErr w:type="spellEnd"/>
      <w:r w:rsidR="00C525B2">
        <w:t xml:space="preserve"> Response</w:t>
      </w:r>
      <w:r w:rsidR="007561B4">
        <w:t xml:space="preserve"> </w:t>
      </w:r>
      <w:r w:rsidR="00C525B2">
        <w:fldChar w:fldCharType="begin" w:fldLock="1"/>
      </w:r>
      <w:r w:rsidR="00B3224D">
        <w:instrText>ADDIN CSL_CITATION {"citationItems":[{"id":"ITEM-1","itemData":{"DOI":"10.1109/72.410358","ISSN":"19410093","abstract":"Criteria for evaluating the classification reliability of a neural classifier and for accordingly making a reject option are proposed. Such an option, implemented by means of two rules which can be applied independently of topology, size, and training algorithms of the neural classifier, allows to improve the classification reliability. It is assumed that a performance function P is defined which, taking into account the requirements of the particular application, evaluates the quality of the classification in terms of recognition, misclassification, and reject rates. Under this assumption the optimal reject threshold value, determining the best trade-off between reject rate and misclassification rate, is the one for which the function P reaches its absolute maximum. No constraints are imposed on the form of P, but the ones necessary in order that P actually measures the quality of the classification process. The reject threshold is evaluated on the basis of some statistical distributions characterizing the behavior of the classifier when operating without reject option; these distributions are computed once the training phase of the net has been completed. The method has been tested with a neural classifier devised for handprinted and multifont printed characters, by using a database of about 300000 samples. Experimental results are discussed. © 1995 IEEE","author":[{"dropping-particle":"Pietro","family":"Cordelia","given":"Luigi","non-dropping-particle":"","parse-names":false,"suffix":""},{"dropping-particle":"De","family":"Stefano","given":"Claudio","non-dropping-particle":"","parse-names":false,"suffix":""},{"dropping-particle":"","family":"Tortorella","given":"Francesco","non-dropping-particle":"","parse-names":false,"suffix":""},{"dropping-particle":"","family":"Vento","given":"Mario","non-dropping-particle":"","parse-names":false,"suffix":""}],"container-title":"IEEE Transactions on Neural Networks","id":"ITEM-1","issue":"5","issued":{"date-parts":[["1995"]]},"page":"1140-1147","title":"A Method for Improving Classification Reliability of Multilayer Perceptrons","type":"article-journal","volume":"6"},"uris":["http://www.mendeley.com/documents/?uuid=66be0d9b-4252-44e9-a9f4-5791eba8be38"]}],"mendeley":{"formattedCitation":"[4]","plainTextFormattedCitation":"[4]","previouslyFormattedCitation":"[4]"},"properties":{"noteIndex":0},"schema":"https://github.com/citation-style-language/schema/raw/master/csl-citation.json"}</w:instrText>
      </w:r>
      <w:r w:rsidR="00C525B2">
        <w:fldChar w:fldCharType="separate"/>
      </w:r>
      <w:r w:rsidR="00B3224D" w:rsidRPr="00B3224D">
        <w:rPr>
          <w:noProof/>
        </w:rPr>
        <w:t>[4]</w:t>
      </w:r>
      <w:r w:rsidR="00C525B2">
        <w:fldChar w:fldCharType="end"/>
      </w:r>
      <w:r w:rsidR="00C525B2">
        <w:t xml:space="preserve"> method. Our experiments</w:t>
      </w:r>
      <w:r w:rsidR="00667376">
        <w:t xml:space="preserve"> divided into tw</w:t>
      </w:r>
      <w:r w:rsidR="00DA2ABF">
        <w:t>o</w:t>
      </w:r>
      <w:r w:rsidR="00667376">
        <w:t>.</w:t>
      </w:r>
      <w:r w:rsidR="00A84192">
        <w:t xml:space="preserve"> In the f</w:t>
      </w:r>
      <w:r w:rsidR="00667376">
        <w:t>irst</w:t>
      </w:r>
      <w:r w:rsidR="00A84192">
        <w:t xml:space="preserve"> experiment </w:t>
      </w:r>
      <w:r w:rsidR="00667376">
        <w:t>we</w:t>
      </w:r>
      <w:r w:rsidR="00C525B2">
        <w:t xml:space="preserve"> use </w:t>
      </w:r>
      <w:proofErr w:type="spellStart"/>
      <w:r w:rsidR="00C525B2">
        <w:t>SelectiveNet's</w:t>
      </w:r>
      <w:proofErr w:type="spellEnd"/>
      <w:r w:rsidR="00C525B2">
        <w:t xml:space="preserve"> confidence measure</w:t>
      </w:r>
      <w:r w:rsidR="00667376">
        <w:t xml:space="preserve"> as </w:t>
      </w:r>
      <w:r w:rsidR="00A84192">
        <w:t xml:space="preserve">an indicator </w:t>
      </w:r>
      <w:r w:rsidR="00F545E0">
        <w:t>for adding an example to the training set. In the second experiment</w:t>
      </w:r>
      <w:r w:rsidR="00DA2ABF">
        <w:t xml:space="preserve"> </w:t>
      </w:r>
      <w:r w:rsidR="00C525B2">
        <w:t xml:space="preserve">we run </w:t>
      </w:r>
      <w:r w:rsidR="00012AD0">
        <w:t>a</w:t>
      </w:r>
      <w:r w:rsidR="00B2564D">
        <w:t xml:space="preserve"> method </w:t>
      </w:r>
      <w:r w:rsidR="00C525B2">
        <w:t>combining two confidence measures</w:t>
      </w:r>
      <w:r w:rsidR="0056434F">
        <w:t xml:space="preserve">. </w:t>
      </w:r>
      <w:r w:rsidR="00B2564D">
        <w:t xml:space="preserve">Now, the </w:t>
      </w:r>
      <w:proofErr w:type="spellStart"/>
      <w:r w:rsidR="0056434F">
        <w:t>SelectiveNet's</w:t>
      </w:r>
      <w:proofErr w:type="spellEnd"/>
      <w:r w:rsidR="0056434F">
        <w:t xml:space="preserve"> confidence measure is combined with a confidence </w:t>
      </w:r>
      <w:r w:rsidR="00351CD6">
        <w:t>derived from a reconstruction loss generated by an autoencoder</w:t>
      </w:r>
      <w:r w:rsidR="002E1CAB">
        <w:t>. The autoencoder</w:t>
      </w:r>
      <w:r w:rsidR="00351CD6">
        <w:t xml:space="preserve"> </w:t>
      </w:r>
      <w:r w:rsidR="002E1CAB">
        <w:t xml:space="preserve">is embedded in the </w:t>
      </w:r>
      <w:proofErr w:type="spellStart"/>
      <w:r w:rsidR="00351CD6">
        <w:t>SelectiveNet's</w:t>
      </w:r>
      <w:proofErr w:type="spellEnd"/>
      <w:r w:rsidR="00351CD6">
        <w:t xml:space="preserve"> architecture</w:t>
      </w:r>
      <w:r w:rsidR="00FC22A6">
        <w:t xml:space="preserve"> and is trained together with </w:t>
      </w:r>
      <w:proofErr w:type="spellStart"/>
      <w:r w:rsidR="00FC22A6">
        <w:t>SelectivNet's</w:t>
      </w:r>
      <w:proofErr w:type="spellEnd"/>
      <w:r w:rsidR="00FC22A6">
        <w:t xml:space="preserve"> other heads. The reconstruction loss </w:t>
      </w:r>
      <m:oMath>
        <m:sSub>
          <m:sSubPr>
            <m:ctrlPr>
              <w:rPr>
                <w:rFonts w:ascii="Cambria Math" w:hAnsi="Cambria Math"/>
                <w:i/>
              </w:rPr>
            </m:ctrlPr>
          </m:sSubPr>
          <m:e>
            <m:r>
              <w:rPr>
                <w:rFonts w:ascii="Cambria Math" w:hAnsi="Cambria Math"/>
              </w:rPr>
              <m:t>L</m:t>
            </m:r>
          </m:e>
          <m:sub>
            <m:r>
              <w:rPr>
                <w:rFonts w:ascii="Cambria Math" w:hAnsi="Cambria Math"/>
              </w:rPr>
              <m:t>r</m:t>
            </m:r>
          </m:sub>
        </m:sSub>
      </m:oMath>
      <w:r w:rsidR="00FC22A6">
        <w:t xml:space="preserve"> from the autoencoder is converted into a confidence measure </w:t>
      </w:r>
      <m:oMath>
        <m:sSub>
          <m:sSubPr>
            <m:ctrlPr>
              <w:rPr>
                <w:rFonts w:ascii="Cambria Math" w:hAnsi="Cambria Math"/>
                <w:i/>
              </w:rPr>
            </m:ctrlPr>
          </m:sSubPr>
          <m:e>
            <m:r>
              <w:rPr>
                <w:rFonts w:ascii="Cambria Math" w:hAnsi="Cambria Math"/>
              </w:rPr>
              <m:t>C</m:t>
            </m:r>
          </m:e>
          <m:sub>
            <m:r>
              <w:rPr>
                <w:rFonts w:ascii="Cambria Math" w:hAnsi="Cambria Math"/>
              </w:rPr>
              <m:t>r</m:t>
            </m:r>
          </m:sub>
        </m:sSub>
      </m:oMath>
      <w:r w:rsidR="00FC22A6">
        <w:rPr>
          <w:rFonts w:eastAsiaTheme="minorEastAsia"/>
        </w:rPr>
        <w:t xml:space="preserve"> for sample </w:t>
      </w:r>
      <m:oMath>
        <m:r>
          <w:rPr>
            <w:rFonts w:ascii="Cambria Math" w:eastAsiaTheme="minorEastAsia" w:hAnsi="Cambria Math"/>
          </w:rPr>
          <m:t>i</m:t>
        </m:r>
      </m:oMath>
      <w:r w:rsidR="00FC22A6">
        <w:rPr>
          <w:rFonts w:eastAsiaTheme="minorEastAsia"/>
        </w:rPr>
        <w:t xml:space="preserve"> via the formula: </w:t>
      </w:r>
    </w:p>
    <w:p w14:paraId="75564F55" w14:textId="77777777" w:rsidR="00A62A60" w:rsidRDefault="00136B39" w:rsidP="00FC22A6">
      <w:pPr>
        <w:jc w:val="both"/>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i)/</m:t>
          </m:r>
          <m:func>
            <m:funcPr>
              <m:ctrlPr>
                <w:rPr>
                  <w:rFonts w:ascii="Cambria Math" w:eastAsiaTheme="minorEastAsia" w:hAnsi="Cambria Math"/>
                </w:rPr>
              </m:ctrlPr>
            </m:funcPr>
            <m:fName>
              <m:limLow>
                <m:limLowPr>
                  <m:ctrlPr>
                    <w:rPr>
                      <w:rFonts w:ascii="Cambria Math" w:eastAsiaTheme="minorEastAsia" w:hAnsi="Cambria Math"/>
                    </w:rPr>
                  </m:ctrlPr>
                </m:limLowPr>
                <m:e>
                  <m:r>
                    <m:rPr>
                      <m:sty m:val="p"/>
                    </m:rPr>
                    <w:rPr>
                      <w:rFonts w:ascii="Cambria Math" w:eastAsiaTheme="minorEastAsia" w:hAnsi="Cambria Math"/>
                    </w:rPr>
                    <m:t>max</m:t>
                  </m:r>
                  <m:ctrlPr>
                    <w:rPr>
                      <w:rFonts w:ascii="Cambria Math" w:eastAsiaTheme="minorEastAsia" w:hAnsi="Cambria Math"/>
                      <w:i/>
                    </w:rPr>
                  </m:ctrlPr>
                </m:e>
                <m:lim>
                  <m:r>
                    <m:rPr>
                      <m:sty m:val="p"/>
                    </m:rPr>
                    <w:rPr>
                      <w:rFonts w:ascii="Cambria Math" w:eastAsiaTheme="minorEastAsia" w:hAnsi="Cambria Math"/>
                    </w:rPr>
                    <m:t>j∈current batch</m:t>
                  </m:r>
                </m:lim>
              </m:limLow>
              <m:ctrlPr>
                <w:rPr>
                  <w:rFonts w:ascii="Cambria Math" w:eastAsiaTheme="minorEastAsia" w:hAnsi="Cambria Math"/>
                  <w:i/>
                </w:rPr>
              </m:ctrlPr>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r</m:t>
                  </m:r>
                </m:sub>
              </m:sSub>
              <m:r>
                <w:rPr>
                  <w:rFonts w:ascii="Cambria Math" w:eastAsiaTheme="minorEastAsia" w:hAnsi="Cambria Math"/>
                </w:rPr>
                <m:t>(j)</m:t>
              </m:r>
              <m:ctrlPr>
                <w:rPr>
                  <w:rFonts w:ascii="Cambria Math" w:hAnsi="Cambria Math"/>
                  <w:i/>
                </w:rPr>
              </m:ctrlPr>
            </m:e>
          </m:func>
        </m:oMath>
      </m:oMathPara>
    </w:p>
    <w:p w14:paraId="5479A4AA" w14:textId="251A8E08" w:rsidR="00DC41DA" w:rsidRDefault="00FC22A6" w:rsidP="00FC22A6">
      <w:pPr>
        <w:jc w:val="both"/>
        <w:rPr>
          <w:rFonts w:eastAsiaTheme="minorEastAsia"/>
        </w:rPr>
      </w:pPr>
      <w:r>
        <w:rPr>
          <w:rFonts w:eastAsiaTheme="minorEastAsia"/>
        </w:rPr>
        <w:t>In the earlier stages of training, more weight is given to the autoencoder's confidence measure</w:t>
      </w:r>
      <w:r w:rsidR="00A62A60">
        <w:rPr>
          <w:rFonts w:eastAsiaTheme="minorEastAsia"/>
        </w:rPr>
        <w:t xml:space="preserve"> than to </w:t>
      </w:r>
      <w:proofErr w:type="spellStart"/>
      <w:r w:rsidR="00A62A60">
        <w:rPr>
          <w:rFonts w:eastAsiaTheme="minorEastAsia"/>
        </w:rPr>
        <w:t>SelectiveNet's</w:t>
      </w:r>
      <w:proofErr w:type="spellEnd"/>
      <w:r w:rsidR="00A62A60">
        <w:rPr>
          <w:rFonts w:eastAsiaTheme="minorEastAsia"/>
        </w:rPr>
        <w:t xml:space="preserve"> original </w:t>
      </w:r>
      <w:r w:rsidR="00012AD0">
        <w:rPr>
          <w:rFonts w:eastAsiaTheme="minorEastAsia"/>
        </w:rPr>
        <w:t xml:space="preserve">confide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s</m:t>
            </m:r>
          </m:sub>
        </m:sSub>
      </m:oMath>
      <w:r w:rsidR="00A62A60">
        <w:rPr>
          <w:rFonts w:eastAsiaTheme="minorEastAsia"/>
        </w:rPr>
        <w:t xml:space="preserve">. The weighted confide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w</m:t>
            </m:r>
          </m:sub>
        </m:sSub>
      </m:oMath>
      <w:r w:rsidR="00A62A60">
        <w:rPr>
          <w:rFonts w:eastAsiaTheme="minorEastAsia"/>
        </w:rPr>
        <w:t xml:space="preserve"> is calculated as follows:</w:t>
      </w:r>
    </w:p>
    <w:p w14:paraId="5ED66460" w14:textId="73E4D422" w:rsidR="00A62A60" w:rsidRPr="00CD07CA" w:rsidRDefault="00136B39" w:rsidP="00FC22A6">
      <w:pPr>
        <w:jc w:val="both"/>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s</m:t>
              </m:r>
            </m:sub>
          </m:sSub>
          <m:r>
            <w:rPr>
              <w:rFonts w:ascii="Cambria Math" w:hAnsi="Cambria Math"/>
            </w:rPr>
            <m:t>=</m:t>
          </m:r>
          <m:d>
            <m:dPr>
              <m:ctrlPr>
                <w:rPr>
                  <w:rFonts w:ascii="Cambria Math" w:hAnsi="Cambria Math"/>
                  <w:i/>
                </w:rPr>
              </m:ctrlPr>
            </m:dPr>
            <m:e>
              <m:r>
                <w:rPr>
                  <w:rFonts w:ascii="Cambria Math" w:hAnsi="Cambria Math"/>
                </w:rPr>
                <m:t>0.8-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d>
            <m:dPr>
              <m:ctrlPr>
                <w:rPr>
                  <w:rFonts w:ascii="Cambria Math" w:hAnsi="Cambria Math"/>
                  <w:i/>
                </w:rPr>
              </m:ctrlPr>
            </m:dPr>
            <m:e>
              <m:r>
                <w:rPr>
                  <w:rFonts w:ascii="Cambria Math" w:hAnsi="Cambria Math"/>
                </w:rPr>
                <m:t>0.2+s</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m:t>
              </m:r>
            </m:sub>
          </m:sSub>
        </m:oMath>
      </m:oMathPara>
    </w:p>
    <w:p w14:paraId="2CAB155D" w14:textId="6E73CF0F" w:rsidR="00CD07CA" w:rsidRDefault="00CD07CA" w:rsidP="00FC22A6">
      <w:pPr>
        <w:jc w:val="both"/>
        <w:rPr>
          <w:rFonts w:eastAsiaTheme="minorEastAsia"/>
        </w:rPr>
      </w:pPr>
      <w:r>
        <w:rPr>
          <w:rFonts w:eastAsiaTheme="minorEastAsia"/>
        </w:rPr>
        <w:t xml:space="preserve">Where </w:t>
      </w:r>
      <m:oMath>
        <m:r>
          <w:rPr>
            <w:rFonts w:ascii="Cambria Math" w:eastAsiaTheme="minorEastAsia" w:hAnsi="Cambria Math"/>
          </w:rPr>
          <m:t>s</m:t>
        </m:r>
      </m:oMath>
      <w:r>
        <w:rPr>
          <w:rFonts w:eastAsiaTheme="minorEastAsia"/>
        </w:rPr>
        <w:t xml:space="preserve"> represents the shift in importance from reconstruction loss to selective confidence, and changes in constant steps from 0 to 0.6, meaning that the weight distribution changes from 0.8/0.2 to 0.2/0.8.</w:t>
      </w:r>
      <w:r w:rsidR="00510A8B">
        <w:rPr>
          <w:rFonts w:eastAsiaTheme="minorEastAsia"/>
        </w:rPr>
        <w:t xml:space="preserve"> The idea is to use the deep autoencoder for general feature extraction in the early stages of training, when the dataset is small</w:t>
      </w:r>
      <w:r w:rsidR="00D81ED8">
        <w:rPr>
          <w:rFonts w:eastAsiaTheme="minorEastAsia"/>
        </w:rPr>
        <w:t xml:space="preserve">. As training progresses the network relies more on </w:t>
      </w:r>
      <w:proofErr w:type="spellStart"/>
      <w:r w:rsidR="00D81ED8">
        <w:rPr>
          <w:rFonts w:eastAsiaTheme="minorEastAsia"/>
        </w:rPr>
        <w:t>SelectiveNet’s</w:t>
      </w:r>
      <w:proofErr w:type="spellEnd"/>
      <w:r w:rsidR="00D81ED8">
        <w:rPr>
          <w:rFonts w:eastAsiaTheme="minorEastAsia"/>
        </w:rPr>
        <w:t xml:space="preserve"> confidence measure.</w:t>
      </w:r>
    </w:p>
    <w:p w14:paraId="1B78259A" w14:textId="77777777" w:rsidR="00107DF8" w:rsidRDefault="00107DF8">
      <w:pPr>
        <w:rPr>
          <w:rFonts w:asciiTheme="majorHAnsi" w:eastAsiaTheme="majorEastAsia" w:hAnsiTheme="majorHAnsi" w:cstheme="majorBidi"/>
          <w:color w:val="2F5496" w:themeColor="accent1" w:themeShade="BF"/>
          <w:sz w:val="32"/>
          <w:szCs w:val="32"/>
        </w:rPr>
      </w:pPr>
      <w:r>
        <w:br w:type="page"/>
      </w:r>
    </w:p>
    <w:p w14:paraId="6BDB5AAC" w14:textId="7F848F3D" w:rsidR="00F76396" w:rsidRDefault="00F76396" w:rsidP="00F76396">
      <w:pPr>
        <w:pStyle w:val="Heading1"/>
      </w:pPr>
      <w:bookmarkStart w:id="5" w:name="_Toc20771295"/>
      <w:r>
        <w:lastRenderedPageBreak/>
        <w:t>Experiment Methodology</w:t>
      </w:r>
      <w:bookmarkEnd w:id="5"/>
    </w:p>
    <w:p w14:paraId="195A0124" w14:textId="68890A68" w:rsidR="00535BBE" w:rsidRDefault="00535BBE" w:rsidP="00CB2946">
      <w:pPr>
        <w:jc w:val="both"/>
      </w:pPr>
      <w:r>
        <w:t>We use the CIFAR10 dataset and set aside a test set for the final measurements. In each of the experiments we start by training the network on 10,000 samples, chosen at random.</w:t>
      </w:r>
      <w:r w:rsidR="00CB2946">
        <w:t xml:space="preserve"> After training, the network predicts classification for the remaining training set, and the samples are sorted by the network’s confidence score. The four confidence schemes are:</w:t>
      </w:r>
    </w:p>
    <w:p w14:paraId="6C6125D9" w14:textId="08604BE3" w:rsidR="00CB2946" w:rsidRDefault="00CB2946" w:rsidP="00CB2946">
      <w:pPr>
        <w:pStyle w:val="ListParagraph"/>
        <w:numPr>
          <w:ilvl w:val="0"/>
          <w:numId w:val="3"/>
        </w:numPr>
        <w:jc w:val="both"/>
      </w:pPr>
      <w:r>
        <w:t xml:space="preserve">For the </w:t>
      </w:r>
      <w:proofErr w:type="spellStart"/>
      <w:r>
        <w:t>ActiveSelectNet</w:t>
      </w:r>
      <w:proofErr w:type="spellEnd"/>
      <w:r>
        <w:t xml:space="preserve"> experiment, </w:t>
      </w:r>
      <w:proofErr w:type="spellStart"/>
      <w:r>
        <w:t>SelectiveNet’s</w:t>
      </w:r>
      <w:proofErr w:type="spellEnd"/>
      <w:r>
        <w:t xml:space="preserve"> confidence measure is used</w:t>
      </w:r>
    </w:p>
    <w:p w14:paraId="12A484E1" w14:textId="62EA77E0" w:rsidR="00CB2946" w:rsidRDefault="00CB2946" w:rsidP="00CB2946">
      <w:pPr>
        <w:pStyle w:val="ListParagraph"/>
        <w:numPr>
          <w:ilvl w:val="0"/>
          <w:numId w:val="3"/>
        </w:numPr>
        <w:jc w:val="both"/>
      </w:pPr>
      <w:r>
        <w:t xml:space="preserve">For the SR Baseline experiment, the maximal probability from the </w:t>
      </w:r>
      <w:proofErr w:type="spellStart"/>
      <w:r>
        <w:t>softmax</w:t>
      </w:r>
      <w:proofErr w:type="spellEnd"/>
      <w:r>
        <w:t xml:space="preserve"> layer is used</w:t>
      </w:r>
    </w:p>
    <w:p w14:paraId="5805C948" w14:textId="6CB14CC6" w:rsidR="00CB2946" w:rsidRDefault="00CB2946" w:rsidP="00CB2946">
      <w:pPr>
        <w:pStyle w:val="ListParagraph"/>
        <w:numPr>
          <w:ilvl w:val="0"/>
          <w:numId w:val="3"/>
        </w:numPr>
        <w:jc w:val="both"/>
      </w:pPr>
      <w:r>
        <w:t>For the Random Baseline experiment, no confidence is measured and instead the samples are sorted randomly</w:t>
      </w:r>
    </w:p>
    <w:p w14:paraId="68DB4BCD" w14:textId="17BA48C3" w:rsidR="00CB2946" w:rsidRDefault="00CB2946" w:rsidP="00CB2946">
      <w:pPr>
        <w:pStyle w:val="ListParagraph"/>
        <w:numPr>
          <w:ilvl w:val="0"/>
          <w:numId w:val="3"/>
        </w:numPr>
        <w:jc w:val="both"/>
      </w:pPr>
      <w:r>
        <w:t xml:space="preserve">For the shallow </w:t>
      </w:r>
      <w:proofErr w:type="spellStart"/>
      <w:r>
        <w:t>dualnet</w:t>
      </w:r>
      <w:proofErr w:type="spellEnd"/>
      <w:r>
        <w:t xml:space="preserve"> experiment, see the Our Method section</w:t>
      </w:r>
    </w:p>
    <w:p w14:paraId="60862386" w14:textId="5DAF18D2" w:rsidR="00CB2946" w:rsidRPr="00535BBE" w:rsidRDefault="00CB2946" w:rsidP="00CB2946">
      <w:pPr>
        <w:jc w:val="both"/>
      </w:pPr>
      <w:r>
        <w:t>Then, the 5,000 samples with the lowest confidence measure are added to the training set, and a new network is created. We then repeat this process until the training set size is 45,000.</w:t>
      </w:r>
    </w:p>
    <w:p w14:paraId="0F0DB423" w14:textId="503B21F7" w:rsidR="00572131" w:rsidRPr="007421F4" w:rsidRDefault="00AD27D8" w:rsidP="007421F4">
      <w:pPr>
        <w:pStyle w:val="Heading1"/>
      </w:pPr>
      <w:bookmarkStart w:id="6" w:name="_Toc20771296"/>
      <w:r>
        <w:t>Results</w:t>
      </w:r>
      <w:bookmarkEnd w:id="6"/>
    </w:p>
    <w:p w14:paraId="08940F6E" w14:textId="08C1D4CF" w:rsidR="00572131" w:rsidRDefault="00572131" w:rsidP="00572131">
      <w:pPr>
        <w:jc w:val="both"/>
      </w:pPr>
      <w:r>
        <w:fldChar w:fldCharType="begin"/>
      </w:r>
      <w:r>
        <w:instrText xml:space="preserve"> REF _Ref20594314 \h </w:instrText>
      </w:r>
      <w:r>
        <w:fldChar w:fldCharType="separate"/>
      </w:r>
      <w:r>
        <w:t xml:space="preserve">Figure </w:t>
      </w:r>
      <w:r>
        <w:rPr>
          <w:noProof/>
        </w:rPr>
        <w:t>1</w:t>
      </w:r>
      <w:r>
        <w:fldChar w:fldCharType="end"/>
      </w:r>
      <w:r>
        <w:t xml:space="preserve"> shows the accuracy of the different experiments over the test set, as the training set increased in size during each experiment. Using </w:t>
      </w:r>
      <w:proofErr w:type="spellStart"/>
      <w:r>
        <w:t>SelectiveNet’s</w:t>
      </w:r>
      <w:proofErr w:type="spellEnd"/>
      <w:r>
        <w:t xml:space="preserve"> confidence measure gave results very similar to the </w:t>
      </w:r>
      <w:proofErr w:type="spellStart"/>
      <w:r>
        <w:t>Softmax</w:t>
      </w:r>
      <w:proofErr w:type="spellEnd"/>
      <w:r>
        <w:t xml:space="preserve"> Response (SR) method. Shallow </w:t>
      </w:r>
      <w:proofErr w:type="spellStart"/>
      <w:r>
        <w:t>DualNet</w:t>
      </w:r>
      <w:proofErr w:type="spellEnd"/>
      <w:r>
        <w:t>, the experiment where an autoencoder’s reconstruction error was considered as an additional confidence measure, gave results no better than selecting the training samples randomly.</w:t>
      </w:r>
    </w:p>
    <w:p w14:paraId="3320B4B8" w14:textId="77777777" w:rsidR="00572131" w:rsidRPr="00784ED1" w:rsidRDefault="00572131" w:rsidP="00572131">
      <w:pPr>
        <w:jc w:val="both"/>
      </w:pPr>
      <w:r>
        <w:fldChar w:fldCharType="begin"/>
      </w:r>
      <w:r>
        <w:instrText xml:space="preserve"> REF _Ref20704384 \h </w:instrText>
      </w:r>
      <w:r>
        <w:fldChar w:fldCharType="separate"/>
      </w:r>
      <w:r>
        <w:t xml:space="preserve">Figure </w:t>
      </w:r>
      <w:r>
        <w:rPr>
          <w:noProof/>
        </w:rPr>
        <w:t>2</w:t>
      </w:r>
      <w:r>
        <w:fldChar w:fldCharType="end"/>
      </w:r>
      <w:r>
        <w:t xml:space="preserve"> shows the accuracy of each experiment over the samples in the training set that were not used for training in each step. From these results it can be seen that the shallow </w:t>
      </w:r>
      <w:proofErr w:type="spellStart"/>
      <w:r>
        <w:t>dualnet</w:t>
      </w:r>
      <w:proofErr w:type="spellEnd"/>
      <w:r>
        <w:t xml:space="preserve"> experiment, while it had lower accuracy, still did not improve its performance from step to step more than the </w:t>
      </w:r>
      <w:proofErr w:type="spellStart"/>
      <w:r>
        <w:t>ActiveSelectNet</w:t>
      </w:r>
      <w:proofErr w:type="spellEnd"/>
      <w:r>
        <w:t xml:space="preserve"> experiment – indicating that its confidence measure was no better than </w:t>
      </w:r>
      <w:proofErr w:type="spellStart"/>
      <w:r>
        <w:t>ActiveSelectNet's</w:t>
      </w:r>
      <w:proofErr w:type="spellEnd"/>
      <w:r>
        <w:t>.</w:t>
      </w:r>
    </w:p>
    <w:p w14:paraId="37050BCB" w14:textId="375A44D3" w:rsidR="00AD27D8" w:rsidRDefault="00AD27D8" w:rsidP="00AD27D8">
      <w:pPr>
        <w:pStyle w:val="Heading1"/>
      </w:pPr>
    </w:p>
    <w:p w14:paraId="47DF384D" w14:textId="77777777" w:rsidR="00D81ED8" w:rsidRDefault="00012AD0" w:rsidP="002E7F94">
      <w:pPr>
        <w:keepNext/>
        <w:jc w:val="both"/>
      </w:pPr>
      <w:r w:rsidRPr="00012AD0">
        <w:rPr>
          <w:noProof/>
        </w:rPr>
        <w:drawing>
          <wp:inline distT="0" distB="0" distL="0" distR="0" wp14:anchorId="1ABC0F79" wp14:editId="6A543DF2">
            <wp:extent cx="4989487" cy="3693226"/>
            <wp:effectExtent l="0" t="0" r="1905" b="0"/>
            <wp:docPr id="1" name="Picture 1" descr="C:\Users\310310090\PycharmProjects\ActiveSelectiveNet\Papers\test grap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310310090\PycharmProjects\ActiveSelectiveNet\Papers\test graph.jp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9" t="-1783" r="29" b="-1783"/>
                    <a:stretch/>
                  </pic:blipFill>
                  <pic:spPr bwMode="auto">
                    <a:xfrm>
                      <a:off x="0" y="0"/>
                      <a:ext cx="5037011" cy="3728403"/>
                    </a:xfrm>
                    <a:prstGeom prst="rect">
                      <a:avLst/>
                    </a:prstGeom>
                    <a:noFill/>
                    <a:ln>
                      <a:noFill/>
                    </a:ln>
                  </pic:spPr>
                </pic:pic>
              </a:graphicData>
            </a:graphic>
          </wp:inline>
        </w:drawing>
      </w:r>
    </w:p>
    <w:p w14:paraId="3057321E" w14:textId="48EE1ED3" w:rsidR="00012AD0" w:rsidRDefault="00D81ED8" w:rsidP="00D81ED8">
      <w:pPr>
        <w:pStyle w:val="Caption"/>
        <w:jc w:val="center"/>
      </w:pPr>
      <w:bookmarkStart w:id="7" w:name="_Ref20594314"/>
      <w:r>
        <w:t xml:space="preserve">Figure </w:t>
      </w:r>
      <w:fldSimple w:instr=" SEQ Figure \* ARABIC ">
        <w:r w:rsidR="002E7F94">
          <w:rPr>
            <w:noProof/>
          </w:rPr>
          <w:t>1</w:t>
        </w:r>
      </w:fldSimple>
      <w:bookmarkEnd w:id="7"/>
      <w:r>
        <w:t xml:space="preserve">: Test set accuracy as a function of </w:t>
      </w:r>
      <w:r w:rsidR="002E7F94">
        <w:t xml:space="preserve">seen </w:t>
      </w:r>
      <w:r>
        <w:t>training set size</w:t>
      </w:r>
    </w:p>
    <w:p w14:paraId="476B0D76" w14:textId="77777777" w:rsidR="002E7F94" w:rsidRDefault="002E7F94" w:rsidP="002E7F94">
      <w:pPr>
        <w:keepNext/>
        <w:jc w:val="both"/>
      </w:pPr>
      <w:r>
        <w:rPr>
          <w:noProof/>
        </w:rPr>
        <w:drawing>
          <wp:inline distT="0" distB="0" distL="0" distR="0" wp14:anchorId="57F690EF" wp14:editId="28310095">
            <wp:extent cx="5049224" cy="3538847"/>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94" t="454" r="-494" b="454"/>
                    <a:stretch/>
                  </pic:blipFill>
                  <pic:spPr bwMode="auto">
                    <a:xfrm>
                      <a:off x="0" y="0"/>
                      <a:ext cx="5089794" cy="3567281"/>
                    </a:xfrm>
                    <a:prstGeom prst="rect">
                      <a:avLst/>
                    </a:prstGeom>
                    <a:noFill/>
                    <a:ln>
                      <a:noFill/>
                    </a:ln>
                  </pic:spPr>
                </pic:pic>
              </a:graphicData>
            </a:graphic>
          </wp:inline>
        </w:drawing>
      </w:r>
    </w:p>
    <w:p w14:paraId="70F03830" w14:textId="46F9AAF3" w:rsidR="002E7F94" w:rsidRDefault="002E7F94" w:rsidP="002E7F94">
      <w:pPr>
        <w:pStyle w:val="Caption"/>
        <w:jc w:val="center"/>
      </w:pPr>
      <w:bookmarkStart w:id="8" w:name="_Ref20704384"/>
      <w:r>
        <w:t xml:space="preserve">Figure </w:t>
      </w:r>
      <w:r w:rsidR="00136B39">
        <w:fldChar w:fldCharType="begin"/>
      </w:r>
      <w:r w:rsidR="00136B39">
        <w:instrText xml:space="preserve"> SEQ Figure \* ARABIC </w:instrText>
      </w:r>
      <w:r w:rsidR="00136B39">
        <w:fldChar w:fldCharType="separate"/>
      </w:r>
      <w:r>
        <w:rPr>
          <w:noProof/>
        </w:rPr>
        <w:t>2</w:t>
      </w:r>
      <w:r w:rsidR="00136B39">
        <w:rPr>
          <w:noProof/>
        </w:rPr>
        <w:fldChar w:fldCharType="end"/>
      </w:r>
      <w:bookmarkEnd w:id="8"/>
      <w:r>
        <w:rPr>
          <w:noProof/>
        </w:rPr>
        <w:t>: Accuracy over the unseen training samples as a function of seen training set size</w:t>
      </w:r>
    </w:p>
    <w:p w14:paraId="643D882D" w14:textId="1DE90E3E" w:rsidR="00AD27D8" w:rsidRDefault="00AD27D8" w:rsidP="00AD27D8">
      <w:pPr>
        <w:pStyle w:val="Heading1"/>
      </w:pPr>
      <w:bookmarkStart w:id="9" w:name="_Toc20771297"/>
      <w:r>
        <w:lastRenderedPageBreak/>
        <w:t>Discussion</w:t>
      </w:r>
      <w:bookmarkEnd w:id="9"/>
    </w:p>
    <w:p w14:paraId="6BD6D528" w14:textId="35F308FA" w:rsidR="006A7E69" w:rsidRDefault="006A7E69" w:rsidP="006A7E69">
      <w:pPr>
        <w:pStyle w:val="Heading2"/>
      </w:pPr>
      <w:bookmarkStart w:id="10" w:name="_Toc20771298"/>
      <w:r>
        <w:t>Experimental Results</w:t>
      </w:r>
      <w:bookmarkEnd w:id="10"/>
    </w:p>
    <w:p w14:paraId="32602579" w14:textId="1B40B59D" w:rsidR="00E6653E" w:rsidRDefault="00F978AE" w:rsidP="009C0CA1">
      <w:pPr>
        <w:jc w:val="both"/>
      </w:pPr>
      <w:r>
        <w:t xml:space="preserve">We’ve shown </w:t>
      </w:r>
      <w:proofErr w:type="spellStart"/>
      <w:r>
        <w:t>SelectiveNet’s</w:t>
      </w:r>
      <w:proofErr w:type="spellEnd"/>
      <w:r>
        <w:t xml:space="preserve"> use of </w:t>
      </w:r>
      <w:r w:rsidR="00B47ECB">
        <w:t>last layer</w:t>
      </w:r>
      <w:r>
        <w:t xml:space="preserve"> embedding to derive a confidence measure can be employed in an active learning setting to give results on par with current state of the art (i.e. </w:t>
      </w:r>
      <w:proofErr w:type="spellStart"/>
      <w:r>
        <w:t>Softmax</w:t>
      </w:r>
      <w:proofErr w:type="spellEnd"/>
      <w:r>
        <w:t xml:space="preserve"> Response).</w:t>
      </w:r>
      <w:r w:rsidR="009C0CA1">
        <w:t xml:space="preserve"> However, </w:t>
      </w:r>
      <w:r w:rsidR="00E6653E">
        <w:t xml:space="preserve">it did not </w:t>
      </w:r>
      <w:r w:rsidR="00B47ECB">
        <w:t>improve</w:t>
      </w:r>
      <w:r w:rsidR="00E6653E">
        <w:t xml:space="preserve"> the exist method. </w:t>
      </w:r>
      <w:r w:rsidR="00E008CD">
        <w:t xml:space="preserve">This result is counter intuitive </w:t>
      </w:r>
      <w:r w:rsidR="00A54B25">
        <w:t>if</w:t>
      </w:r>
      <w:r w:rsidR="00E008CD">
        <w:t xml:space="preserve"> taking</w:t>
      </w:r>
      <w:r w:rsidR="00A54B25">
        <w:t xml:space="preserve"> into account</w:t>
      </w:r>
      <w:r w:rsidR="00E008CD">
        <w:t xml:space="preserve"> the result showed in </w:t>
      </w:r>
      <w:r w:rsidR="00A54B25">
        <w:t>SelectiveNet [</w:t>
      </w:r>
      <w:r w:rsidR="00E008CD">
        <w:t>1] paper</w:t>
      </w:r>
      <w:r w:rsidR="00A54B25">
        <w:t xml:space="preserve">. In that paper, </w:t>
      </w:r>
      <w:r w:rsidR="00A90680">
        <w:t xml:space="preserve">SelectiveNet </w:t>
      </w:r>
      <w:r w:rsidR="005B3171">
        <w:t xml:space="preserve">showed </w:t>
      </w:r>
      <w:r w:rsidR="00CA5418">
        <w:t xml:space="preserve">distinct </w:t>
      </w:r>
      <w:r w:rsidR="00A90680">
        <w:t>improve</w:t>
      </w:r>
      <w:r w:rsidR="00CA5418">
        <w:t xml:space="preserve">ment over </w:t>
      </w:r>
      <w:r w:rsidR="00A90680">
        <w:t>the existed baselines</w:t>
      </w:r>
      <w:r w:rsidR="00CA5418">
        <w:t xml:space="preserve">. </w:t>
      </w:r>
      <w:r w:rsidR="00C31A69">
        <w:t>The different from that paper to ours is not only by</w:t>
      </w:r>
      <w:r w:rsidR="005548BF">
        <w:t xml:space="preserve"> task but also by the setting. Whereas in our experiment we chose the examples we add</w:t>
      </w:r>
      <w:r w:rsidR="00147975">
        <w:t>ed</w:t>
      </w:r>
      <w:r w:rsidR="005548BF">
        <w:t xml:space="preserve"> only after </w:t>
      </w:r>
      <w:r w:rsidR="00147975">
        <w:t>we graded all the examples</w:t>
      </w:r>
      <w:r w:rsidR="009C53F0">
        <w:t xml:space="preserve"> (offline setting)</w:t>
      </w:r>
      <w:r w:rsidR="00147975">
        <w:t xml:space="preserve">, </w:t>
      </w:r>
      <w:r w:rsidR="00A7024D">
        <w:t>in [1] the selective is online. It is possible that with online setting our method would perform better than the S</w:t>
      </w:r>
      <w:r w:rsidR="007561B4">
        <w:t>R</w:t>
      </w:r>
      <w:r w:rsidR="00A7024D">
        <w:t xml:space="preserve"> baseline.</w:t>
      </w:r>
      <w:r w:rsidR="00A556E4">
        <w:t xml:space="preserve"> </w:t>
      </w:r>
    </w:p>
    <w:p w14:paraId="31BA06EC" w14:textId="195B59DB" w:rsidR="00F978AE" w:rsidRPr="006A7E69" w:rsidRDefault="009C2F11" w:rsidP="00124668">
      <w:pPr>
        <w:jc w:val="both"/>
        <w:rPr>
          <w:rtl/>
        </w:rPr>
      </w:pPr>
      <w:r>
        <w:t>Another result showed that the</w:t>
      </w:r>
      <w:r w:rsidR="00F978AE">
        <w:t xml:space="preserve"> autoencoder experiment failed to improve accuracy for a given training set size over a random selection strategy</w:t>
      </w:r>
      <w:r w:rsidR="00124668">
        <w:t xml:space="preserve"> although it improved over the random baseline in the training set</w:t>
      </w:r>
      <w:r w:rsidR="00F978AE">
        <w:t>.</w:t>
      </w:r>
      <w:r w:rsidR="0022456E">
        <w:t xml:space="preserve"> Showing that in this task the using autoencoder</w:t>
      </w:r>
      <w:r w:rsidR="009661F1">
        <w:t xml:space="preserve"> </w:t>
      </w:r>
      <w:r w:rsidR="0022456E">
        <w:t xml:space="preserve">is not </w:t>
      </w:r>
      <w:r w:rsidR="00463189" w:rsidRPr="00463189">
        <w:t>generality</w:t>
      </w:r>
      <w:r w:rsidR="00463189">
        <w:t xml:space="preserve"> as we predicted, or</w:t>
      </w:r>
      <w:r w:rsidR="00F57D6D">
        <w:t xml:space="preserve"> that</w:t>
      </w:r>
      <w:r w:rsidR="00B369AC">
        <w:t xml:space="preserve"> we need to do several</w:t>
      </w:r>
      <w:r w:rsidR="00463189">
        <w:t xml:space="preserve"> </w:t>
      </w:r>
      <w:r w:rsidR="00F57D6D">
        <w:t>adjustments.</w:t>
      </w:r>
    </w:p>
    <w:p w14:paraId="718024E2" w14:textId="77777777" w:rsidR="00725103" w:rsidRDefault="006A7E69" w:rsidP="00725103">
      <w:pPr>
        <w:pStyle w:val="Heading2"/>
      </w:pPr>
      <w:bookmarkStart w:id="11" w:name="_Toc20771299"/>
      <w:r>
        <w:t>Possible Follow-ups</w:t>
      </w:r>
      <w:bookmarkEnd w:id="11"/>
    </w:p>
    <w:p w14:paraId="22D96A47" w14:textId="77777777" w:rsidR="00725103" w:rsidRDefault="00725103" w:rsidP="00725103">
      <w:r>
        <w:t>The following modifications can be tested:</w:t>
      </w:r>
    </w:p>
    <w:p w14:paraId="5E44613A" w14:textId="77777777" w:rsidR="00725103" w:rsidRPr="00725103" w:rsidRDefault="00725103" w:rsidP="00725103">
      <w:pPr>
        <w:pStyle w:val="ListParagraph"/>
        <w:numPr>
          <w:ilvl w:val="0"/>
          <w:numId w:val="2"/>
        </w:numPr>
        <w:rPr>
          <w:sz w:val="26"/>
          <w:szCs w:val="26"/>
        </w:rPr>
      </w:pPr>
      <w:r>
        <w:t>For the autoencoder experiment:</w:t>
      </w:r>
    </w:p>
    <w:p w14:paraId="06EAF7DC" w14:textId="54789CFC" w:rsidR="00725103" w:rsidRPr="009E64F2" w:rsidRDefault="005411BA" w:rsidP="0041258D">
      <w:pPr>
        <w:pStyle w:val="ListParagraph"/>
        <w:numPr>
          <w:ilvl w:val="1"/>
          <w:numId w:val="2"/>
        </w:numPr>
        <w:jc w:val="both"/>
        <w:rPr>
          <w:sz w:val="26"/>
          <w:szCs w:val="26"/>
        </w:rPr>
      </w:pPr>
      <w:r>
        <w:t>D</w:t>
      </w:r>
      <w:r w:rsidR="00725103">
        <w:t xml:space="preserve">ifferent architectures of autoencoders can be used, including using the early layers of </w:t>
      </w:r>
      <w:proofErr w:type="spellStart"/>
      <w:r w:rsidR="00725103">
        <w:t>SelectiveNet’s</w:t>
      </w:r>
      <w:proofErr w:type="spellEnd"/>
      <w:r w:rsidR="00725103">
        <w:t xml:space="preserve"> VGG architecture as the encoder, only adding layers for the decoder as the ‘autoencoder head’</w:t>
      </w:r>
      <w:r w:rsidR="00001524">
        <w:t>.</w:t>
      </w:r>
    </w:p>
    <w:p w14:paraId="40833FF9" w14:textId="25129205" w:rsidR="001D6F5D" w:rsidRPr="001D6F5D" w:rsidRDefault="009E64F2" w:rsidP="001D6F5D">
      <w:pPr>
        <w:pStyle w:val="ListParagraph"/>
        <w:numPr>
          <w:ilvl w:val="1"/>
          <w:numId w:val="2"/>
        </w:numPr>
        <w:jc w:val="both"/>
        <w:rPr>
          <w:sz w:val="26"/>
          <w:szCs w:val="26"/>
        </w:rPr>
      </w:pPr>
      <w:r>
        <w:t>The weights of each confidence measure and the way they change</w:t>
      </w:r>
      <w:r w:rsidR="0041258D">
        <w:t xml:space="preserve"> throughout the training process can be modified. The required modifications can be derived by running an experiment with the standard methodology using each of the confidence measures exclusively, and then choosing</w:t>
      </w:r>
      <w:r w:rsidR="001D6F5D">
        <w:t xml:space="preserve"> the accuracy measure which gives the greatest increase in accuracy in the initial stages to be the first measure relied upon, and gradually switching to the second measure as training progresses</w:t>
      </w:r>
      <w:r w:rsidR="00001524">
        <w:t>.</w:t>
      </w:r>
    </w:p>
    <w:p w14:paraId="7A5BBCAF" w14:textId="1C83F85E" w:rsidR="001D6F5D" w:rsidRPr="001D6F5D" w:rsidRDefault="001D6F5D" w:rsidP="001D6F5D">
      <w:pPr>
        <w:pStyle w:val="ListParagraph"/>
        <w:numPr>
          <w:ilvl w:val="0"/>
          <w:numId w:val="2"/>
        </w:numPr>
        <w:jc w:val="both"/>
        <w:rPr>
          <w:sz w:val="26"/>
          <w:szCs w:val="26"/>
        </w:rPr>
      </w:pPr>
      <w:r>
        <w:t xml:space="preserve">For the experiment methodology, the number of samples chosen to be added to the training set for the next iteration can by decided each time by setting the confidence cutoff dynamically based on the confidence scores. In the original paper describing </w:t>
      </w:r>
      <w:proofErr w:type="spellStart"/>
      <w:r>
        <w:t>Softmax</w:t>
      </w:r>
      <w:proofErr w:type="spellEnd"/>
      <w:r>
        <w:t xml:space="preserve"> Response</w:t>
      </w:r>
      <w:r w:rsidR="007561B4">
        <w:t xml:space="preserve"> </w:t>
      </w:r>
      <w:r w:rsidR="00B3224D">
        <w:fldChar w:fldCharType="begin" w:fldLock="1"/>
      </w:r>
      <w:r w:rsidR="00B3224D">
        <w:instrText>ADDIN CSL_CITATION {"citationItems":[{"id":"ITEM-1","itemData":{"DOI":"10.1109/72.410358","ISSN":"19410093","abstract":"Criteria for evaluating the classification reliability of a neural classifier and for accordingly making a reject option are proposed. Such an option, implemented by means of two rules which can be applied independently of topology, size, and training algorithms of the neural classifier, allows to improve the classification reliability. It is assumed that a performance function P is defined which, taking into account the requirements of the particular application, evaluates the quality of the classification in terms of recognition, misclassification, and reject rates. Under this assumption the optimal reject threshold value, determining the best trade-off between reject rate and misclassification rate, is the one for which the function P reaches its absolute maximum. No constraints are imposed on the form of P, but the ones necessary in order that P actually measures the quality of the classification process. The reject threshold is evaluated on the basis of some statistical distributions characterizing the behavior of the classifier when operating without reject option; these distributions are computed once the training phase of the net has been completed. The method has been tested with a neural classifier devised for handprinted and multifont printed characters, by using a database of about 300000 samples. Experimental results are discussed. © 1995 IEEE","author":[{"dropping-particle":"Pietro","family":"Cordelia","given":"Luigi","non-dropping-particle":"","parse-names":false,"suffix":""},{"dropping-particle":"De","family":"Stefano","given":"Claudio","non-dropping-particle":"","parse-names":false,"suffix":""},{"dropping-particle":"","family":"Tortorella","given":"Francesco","non-dropping-particle":"","parse-names":false,"suffix":""},{"dropping-particle":"","family":"Vento","given":"Mario","non-dropping-particle":"","parse-names":false,"suffix":""}],"container-title":"IEEE Transactions on Neural Networks","id":"ITEM-1","issue":"5","issued":{"date-parts":[["1995"]]},"page":"1140-1147","title":"A Method for Improving Classification Reliability of Multilayer Perceptrons","type":"article-journal","volume":"6"},"uris":["http://www.mendeley.com/documents/?uuid=66be0d9b-4252-44e9-a9f4-5791eba8be38"]}],"mendeley":{"formattedCitation":"[4]","plainTextFormattedCitation":"[4]","previouslyFormattedCitation":"[4]"},"properties":{"noteIndex":0},"schema":"https://github.com/citation-style-language/schema/raw/master/csl-citation.json"}</w:instrText>
      </w:r>
      <w:r w:rsidR="00B3224D">
        <w:fldChar w:fldCharType="separate"/>
      </w:r>
      <w:r w:rsidR="00B3224D" w:rsidRPr="00B3224D">
        <w:rPr>
          <w:noProof/>
        </w:rPr>
        <w:t>[4]</w:t>
      </w:r>
      <w:r w:rsidR="00B3224D">
        <w:fldChar w:fldCharType="end"/>
      </w:r>
      <w:r>
        <w:t>, Cordelia et al. compared the histograms of the correctly- and incorrectly-predicted samples, to choose a response threshold that would maximize the weight function which computes a weighted sum of right and wrong predictions. For our purposed we could use a unit weight for both right and wrong predictions, and use this same method to set the confidence threshold, this time minimizing the same weight function, so as to choose the most samples where our network was wrong while choosing as few of the samples that the network correctly classified.</w:t>
      </w:r>
      <w:r w:rsidR="00001524">
        <w:t xml:space="preserve"> We would then measure the effect of this modified methodology on all of our experiments, including the SR baseline.</w:t>
      </w:r>
    </w:p>
    <w:p w14:paraId="6FCE7823" w14:textId="77777777" w:rsidR="00725103" w:rsidRDefault="00725103">
      <w:pPr>
        <w:rPr>
          <w:rFonts w:asciiTheme="majorHAnsi" w:eastAsiaTheme="majorEastAsia" w:hAnsiTheme="majorHAnsi" w:cstheme="majorBidi"/>
          <w:color w:val="2F5496" w:themeColor="accent1" w:themeShade="BF"/>
          <w:sz w:val="32"/>
          <w:szCs w:val="32"/>
        </w:rPr>
      </w:pPr>
      <w:r>
        <w:br w:type="page"/>
      </w:r>
    </w:p>
    <w:p w14:paraId="4938319C" w14:textId="7EB48E92" w:rsidR="00AD27D8" w:rsidRDefault="00AD27D8" w:rsidP="00AD27D8">
      <w:pPr>
        <w:pStyle w:val="Heading1"/>
      </w:pPr>
      <w:bookmarkStart w:id="12" w:name="_Toc20771300"/>
      <w:r>
        <w:lastRenderedPageBreak/>
        <w:t>Bibliography</w:t>
      </w:r>
      <w:bookmarkEnd w:id="12"/>
    </w:p>
    <w:p w14:paraId="27DA59B1" w14:textId="1932D627" w:rsidR="00B3224D" w:rsidRPr="00B3224D" w:rsidRDefault="001F5122" w:rsidP="00B3224D">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3224D" w:rsidRPr="00B3224D">
        <w:rPr>
          <w:rFonts w:ascii="Calibri" w:hAnsi="Calibri" w:cs="Calibri"/>
          <w:noProof/>
          <w:szCs w:val="24"/>
        </w:rPr>
        <w:t>[1]</w:t>
      </w:r>
      <w:r w:rsidR="00B3224D" w:rsidRPr="00B3224D">
        <w:rPr>
          <w:rFonts w:ascii="Calibri" w:hAnsi="Calibri" w:cs="Calibri"/>
          <w:noProof/>
          <w:szCs w:val="24"/>
        </w:rPr>
        <w:tab/>
        <w:t>Y. Geifman and R. El-Yaniv, “SelectiveNet: A Deep Neural Network with an Integrated Reject Option,” 2019.</w:t>
      </w:r>
    </w:p>
    <w:p w14:paraId="7EAFA9AC" w14:textId="77777777" w:rsidR="00B3224D" w:rsidRPr="00B3224D" w:rsidRDefault="00B3224D" w:rsidP="00B3224D">
      <w:pPr>
        <w:widowControl w:val="0"/>
        <w:autoSpaceDE w:val="0"/>
        <w:autoSpaceDN w:val="0"/>
        <w:adjustRightInd w:val="0"/>
        <w:spacing w:line="240" w:lineRule="auto"/>
        <w:ind w:left="640" w:hanging="640"/>
        <w:rPr>
          <w:rFonts w:ascii="Calibri" w:hAnsi="Calibri" w:cs="Calibri"/>
          <w:noProof/>
          <w:szCs w:val="24"/>
        </w:rPr>
      </w:pPr>
      <w:r w:rsidRPr="00B3224D">
        <w:rPr>
          <w:rFonts w:ascii="Calibri" w:hAnsi="Calibri" w:cs="Calibri"/>
          <w:noProof/>
          <w:szCs w:val="24"/>
        </w:rPr>
        <w:t>[2]</w:t>
      </w:r>
      <w:r w:rsidRPr="00B3224D">
        <w:rPr>
          <w:rFonts w:ascii="Calibri" w:hAnsi="Calibri" w:cs="Calibri"/>
          <w:noProof/>
          <w:szCs w:val="24"/>
        </w:rPr>
        <w:tab/>
        <w:t xml:space="preserve">R. El-Yaniv and Y. Wiener, “Active learning via perfect selective classification,” </w:t>
      </w:r>
      <w:r w:rsidRPr="00B3224D">
        <w:rPr>
          <w:rFonts w:ascii="Calibri" w:hAnsi="Calibri" w:cs="Calibri"/>
          <w:i/>
          <w:iCs/>
          <w:noProof/>
          <w:szCs w:val="24"/>
        </w:rPr>
        <w:t>J. Mach. Learn. Res.</w:t>
      </w:r>
      <w:r w:rsidRPr="00B3224D">
        <w:rPr>
          <w:rFonts w:ascii="Calibri" w:hAnsi="Calibri" w:cs="Calibri"/>
          <w:noProof/>
          <w:szCs w:val="24"/>
        </w:rPr>
        <w:t>, vol. 13, pp. 255–279, 2012.</w:t>
      </w:r>
    </w:p>
    <w:p w14:paraId="340D2B8A" w14:textId="77777777" w:rsidR="00B3224D" w:rsidRPr="00B3224D" w:rsidRDefault="00B3224D" w:rsidP="00B3224D">
      <w:pPr>
        <w:widowControl w:val="0"/>
        <w:autoSpaceDE w:val="0"/>
        <w:autoSpaceDN w:val="0"/>
        <w:adjustRightInd w:val="0"/>
        <w:spacing w:line="240" w:lineRule="auto"/>
        <w:ind w:left="640" w:hanging="640"/>
        <w:rPr>
          <w:rFonts w:ascii="Calibri" w:hAnsi="Calibri" w:cs="Calibri"/>
          <w:noProof/>
          <w:szCs w:val="24"/>
        </w:rPr>
      </w:pPr>
      <w:r w:rsidRPr="00B3224D">
        <w:rPr>
          <w:rFonts w:ascii="Calibri" w:hAnsi="Calibri" w:cs="Calibri"/>
          <w:noProof/>
          <w:szCs w:val="24"/>
        </w:rPr>
        <w:t>[3]</w:t>
      </w:r>
      <w:r w:rsidRPr="00B3224D">
        <w:rPr>
          <w:rFonts w:ascii="Calibri" w:hAnsi="Calibri" w:cs="Calibri"/>
          <w:noProof/>
          <w:szCs w:val="24"/>
        </w:rPr>
        <w:tab/>
        <w:t xml:space="preserve">Y. Baram, R. El-Yaniv, and K. Luz, “Online Choice of Active Learning Algorithms Ran El-Yaniv Kobi Luz,” </w:t>
      </w:r>
      <w:r w:rsidRPr="00B3224D">
        <w:rPr>
          <w:rFonts w:ascii="Calibri" w:hAnsi="Calibri" w:cs="Calibri"/>
          <w:i/>
          <w:iCs/>
          <w:noProof/>
          <w:szCs w:val="24"/>
        </w:rPr>
        <w:t>J. Mach. Learn. Res.</w:t>
      </w:r>
      <w:r w:rsidRPr="00B3224D">
        <w:rPr>
          <w:rFonts w:ascii="Calibri" w:hAnsi="Calibri" w:cs="Calibri"/>
          <w:noProof/>
          <w:szCs w:val="24"/>
        </w:rPr>
        <w:t>, vol. 5, pp. 255–291, 2004.</w:t>
      </w:r>
    </w:p>
    <w:p w14:paraId="784C10F1" w14:textId="77777777" w:rsidR="00B3224D" w:rsidRPr="00B3224D" w:rsidRDefault="00B3224D" w:rsidP="00B3224D">
      <w:pPr>
        <w:widowControl w:val="0"/>
        <w:autoSpaceDE w:val="0"/>
        <w:autoSpaceDN w:val="0"/>
        <w:adjustRightInd w:val="0"/>
        <w:spacing w:line="240" w:lineRule="auto"/>
        <w:ind w:left="640" w:hanging="640"/>
        <w:rPr>
          <w:rFonts w:ascii="Calibri" w:hAnsi="Calibri" w:cs="Calibri"/>
          <w:noProof/>
        </w:rPr>
      </w:pPr>
      <w:r w:rsidRPr="00B3224D">
        <w:rPr>
          <w:rFonts w:ascii="Calibri" w:hAnsi="Calibri" w:cs="Calibri"/>
          <w:noProof/>
          <w:szCs w:val="24"/>
        </w:rPr>
        <w:t>[4]</w:t>
      </w:r>
      <w:r w:rsidRPr="00B3224D">
        <w:rPr>
          <w:rFonts w:ascii="Calibri" w:hAnsi="Calibri" w:cs="Calibri"/>
          <w:noProof/>
          <w:szCs w:val="24"/>
        </w:rPr>
        <w:tab/>
        <w:t xml:space="preserve">L. Pietro Cordelia, C. De Stefano, F. Tortorella, and M. Vento, “A Method for Improving Classification Reliability of Multilayer Perceptrons,” </w:t>
      </w:r>
      <w:r w:rsidRPr="00B3224D">
        <w:rPr>
          <w:rFonts w:ascii="Calibri" w:hAnsi="Calibri" w:cs="Calibri"/>
          <w:i/>
          <w:iCs/>
          <w:noProof/>
          <w:szCs w:val="24"/>
        </w:rPr>
        <w:t>IEEE Trans. Neural Networks</w:t>
      </w:r>
      <w:r w:rsidRPr="00B3224D">
        <w:rPr>
          <w:rFonts w:ascii="Calibri" w:hAnsi="Calibri" w:cs="Calibri"/>
          <w:noProof/>
          <w:szCs w:val="24"/>
        </w:rPr>
        <w:t>, vol. 6, no. 5, pp. 1140–1147, 1995.</w:t>
      </w:r>
    </w:p>
    <w:p w14:paraId="4A7A7D65" w14:textId="306B0EE1" w:rsidR="009234F7" w:rsidRDefault="001F5122" w:rsidP="00DC41DA">
      <w:r>
        <w:fldChar w:fldCharType="end"/>
      </w:r>
    </w:p>
    <w:p w14:paraId="5C877DDE" w14:textId="77777777" w:rsidR="009234F7" w:rsidRDefault="009234F7">
      <w:r>
        <w:br w:type="page"/>
      </w:r>
    </w:p>
    <w:p w14:paraId="0A251EBF" w14:textId="68B1C850" w:rsidR="004324C3" w:rsidRDefault="009234F7" w:rsidP="009234F7">
      <w:pPr>
        <w:pStyle w:val="Heading1"/>
        <w:rPr>
          <w:rtl/>
        </w:rPr>
      </w:pPr>
      <w:bookmarkStart w:id="13" w:name="_Toc20771301"/>
      <w:r>
        <w:lastRenderedPageBreak/>
        <w:t>Appendix – Architecture Schematics</w:t>
      </w:r>
      <w:bookmarkEnd w:id="13"/>
    </w:p>
    <w:p w14:paraId="075E9F0D" w14:textId="18382837" w:rsidR="009234F7" w:rsidRDefault="009234F7" w:rsidP="009234F7">
      <w:pPr>
        <w:pStyle w:val="Heading2"/>
      </w:pPr>
      <w:bookmarkStart w:id="14" w:name="_Toc20771302"/>
      <w:r>
        <w:t xml:space="preserve">SelectiveNet, used for all experiments except shallow </w:t>
      </w:r>
      <w:proofErr w:type="spellStart"/>
      <w:r>
        <w:t>dualnet</w:t>
      </w:r>
      <w:bookmarkEnd w:id="14"/>
      <w:proofErr w:type="spellEnd"/>
    </w:p>
    <w:tbl>
      <w:tblPr>
        <w:tblStyle w:val="TableGrid"/>
        <w:tblW w:w="0" w:type="auto"/>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4315"/>
        <w:gridCol w:w="4315"/>
      </w:tblGrid>
      <w:tr w:rsidR="00DB676B" w14:paraId="1562F778" w14:textId="77777777" w:rsidTr="00DB676B">
        <w:trPr>
          <w:trHeight w:val="12093"/>
        </w:trPr>
        <w:tc>
          <w:tcPr>
            <w:tcW w:w="4315" w:type="dxa"/>
          </w:tcPr>
          <w:p w14:paraId="1884BF6F" w14:textId="7F354978" w:rsidR="00DB676B" w:rsidRDefault="009E4377" w:rsidP="00DB676B">
            <w:pPr>
              <w:jc w:val="center"/>
            </w:pPr>
            <w:r>
              <w:rPr>
                <w:noProof/>
              </w:rPr>
              <w:object w:dxaOrig="10575" w:dyaOrig="17701" w14:anchorId="3465C7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5.5pt;height:595pt;mso-width-percent:0;mso-height-percent:0;mso-width-percent:0;mso-height-percent:0" o:ole="">
                  <v:imagedata r:id="rId9" o:title=""/>
                </v:shape>
                <o:OLEObject Type="Embed" ProgID="PBrush" ShapeID="_x0000_i1025" DrawAspect="Content" ObjectID="_1631384954" r:id="rId10"/>
              </w:object>
            </w:r>
          </w:p>
        </w:tc>
        <w:tc>
          <w:tcPr>
            <w:tcW w:w="4315" w:type="dxa"/>
          </w:tcPr>
          <w:p w14:paraId="37B0D187" w14:textId="23FD3D03" w:rsidR="00DB676B" w:rsidRDefault="009E4377" w:rsidP="009234F7">
            <w:r>
              <w:rPr>
                <w:noProof/>
              </w:rPr>
              <w:object w:dxaOrig="15300" w:dyaOrig="17086" w14:anchorId="7D3B0694">
                <v:shape id="_x0000_i1026" type="#_x0000_t75" alt="" style="width:199pt;height:582pt;mso-width-percent:0;mso-height-percent:0;mso-width-percent:0;mso-height-percent:0" o:ole="">
                  <v:imagedata r:id="rId11" o:title=""/>
                </v:shape>
                <o:OLEObject Type="Embed" ProgID="PBrush" ShapeID="_x0000_i1026" DrawAspect="Content" ObjectID="_1631384955" r:id="rId12"/>
              </w:object>
            </w:r>
          </w:p>
        </w:tc>
      </w:tr>
    </w:tbl>
    <w:p w14:paraId="3D6B8632" w14:textId="18EC8E79" w:rsidR="009234F7" w:rsidRDefault="00D4761A" w:rsidP="00DB676B">
      <w:pPr>
        <w:pStyle w:val="Heading2"/>
      </w:pPr>
      <w:bookmarkStart w:id="15" w:name="_Toc20771303"/>
      <w:proofErr w:type="spellStart"/>
      <w:r>
        <w:lastRenderedPageBreak/>
        <w:t>ActiveDualSelective</w:t>
      </w:r>
      <w:proofErr w:type="spellEnd"/>
      <w:r>
        <w:t xml:space="preserve">, used for the shallow </w:t>
      </w:r>
      <w:proofErr w:type="spellStart"/>
      <w:r>
        <w:t>dualnet</w:t>
      </w:r>
      <w:proofErr w:type="spellEnd"/>
      <w:r>
        <w:t xml:space="preserve"> experiment</w:t>
      </w:r>
      <w:bookmarkEnd w:id="15"/>
    </w:p>
    <w:p w14:paraId="46228223" w14:textId="0F117E01" w:rsidR="00D4761A" w:rsidRPr="00D4761A" w:rsidRDefault="00972166" w:rsidP="00D4761A">
      <w:r>
        <w:rPr>
          <w:noProof/>
        </w:rPr>
        <w:drawing>
          <wp:inline distT="0" distB="0" distL="0" distR="0" wp14:anchorId="2B8A9738" wp14:editId="2E019DDA">
            <wp:extent cx="5486400" cy="5816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5816600"/>
                    </a:xfrm>
                    <a:prstGeom prst="rect">
                      <a:avLst/>
                    </a:prstGeom>
                    <a:noFill/>
                    <a:ln>
                      <a:noFill/>
                    </a:ln>
                  </pic:spPr>
                </pic:pic>
              </a:graphicData>
            </a:graphic>
          </wp:inline>
        </w:drawing>
      </w:r>
    </w:p>
    <w:sectPr w:rsidR="00D4761A" w:rsidRPr="00D4761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AD3116"/>
    <w:multiLevelType w:val="hybridMultilevel"/>
    <w:tmpl w:val="D778B1E6"/>
    <w:lvl w:ilvl="0" w:tplc="226CDBC0">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6E6721A"/>
    <w:multiLevelType w:val="hybridMultilevel"/>
    <w:tmpl w:val="EEA012E0"/>
    <w:lvl w:ilvl="0" w:tplc="4A7AB8B8">
      <w:start w:val="1"/>
      <w:numFmt w:val="bullet"/>
      <w:lvlText w:val=""/>
      <w:lvlJc w:val="left"/>
      <w:pPr>
        <w:ind w:left="720" w:hanging="360"/>
      </w:pPr>
      <w:rPr>
        <w:rFonts w:ascii="Symbol" w:eastAsiaTheme="minorHAnsi" w:hAnsi="Symbol" w:cstheme="minorBidi" w:hint="default"/>
        <w:sz w:val="22"/>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2B62EE"/>
    <w:multiLevelType w:val="multilevel"/>
    <w:tmpl w:val="2624A18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DEC"/>
    <w:rsid w:val="00001524"/>
    <w:rsid w:val="00012AD0"/>
    <w:rsid w:val="00107DF8"/>
    <w:rsid w:val="00112F14"/>
    <w:rsid w:val="00124668"/>
    <w:rsid w:val="00136B39"/>
    <w:rsid w:val="00145F70"/>
    <w:rsid w:val="00147975"/>
    <w:rsid w:val="001D6F5D"/>
    <w:rsid w:val="001F5122"/>
    <w:rsid w:val="0022456E"/>
    <w:rsid w:val="00234020"/>
    <w:rsid w:val="002E1CAB"/>
    <w:rsid w:val="002E7F94"/>
    <w:rsid w:val="003073AD"/>
    <w:rsid w:val="00337B36"/>
    <w:rsid w:val="00351CD6"/>
    <w:rsid w:val="00365AE4"/>
    <w:rsid w:val="003F5E69"/>
    <w:rsid w:val="0041258D"/>
    <w:rsid w:val="00420A18"/>
    <w:rsid w:val="004324C3"/>
    <w:rsid w:val="00463189"/>
    <w:rsid w:val="00510A8B"/>
    <w:rsid w:val="00535BBE"/>
    <w:rsid w:val="005411BA"/>
    <w:rsid w:val="005548BF"/>
    <w:rsid w:val="0056434F"/>
    <w:rsid w:val="00572131"/>
    <w:rsid w:val="005B3171"/>
    <w:rsid w:val="005C48B9"/>
    <w:rsid w:val="005E776B"/>
    <w:rsid w:val="00625756"/>
    <w:rsid w:val="00667376"/>
    <w:rsid w:val="00683F6D"/>
    <w:rsid w:val="006A7E69"/>
    <w:rsid w:val="00725103"/>
    <w:rsid w:val="00734ADE"/>
    <w:rsid w:val="007421F4"/>
    <w:rsid w:val="00743292"/>
    <w:rsid w:val="007561B4"/>
    <w:rsid w:val="00756A8B"/>
    <w:rsid w:val="00784ED1"/>
    <w:rsid w:val="007D612A"/>
    <w:rsid w:val="00813949"/>
    <w:rsid w:val="008149C1"/>
    <w:rsid w:val="00863E42"/>
    <w:rsid w:val="008A6DEC"/>
    <w:rsid w:val="008E0163"/>
    <w:rsid w:val="008E1F58"/>
    <w:rsid w:val="009214AD"/>
    <w:rsid w:val="009234F7"/>
    <w:rsid w:val="009661F1"/>
    <w:rsid w:val="00972166"/>
    <w:rsid w:val="00991470"/>
    <w:rsid w:val="009A0CA9"/>
    <w:rsid w:val="009C0CA1"/>
    <w:rsid w:val="009C0D2A"/>
    <w:rsid w:val="009C2F11"/>
    <w:rsid w:val="009C53F0"/>
    <w:rsid w:val="009E4377"/>
    <w:rsid w:val="009E4F83"/>
    <w:rsid w:val="009E64F2"/>
    <w:rsid w:val="00A4134B"/>
    <w:rsid w:val="00A549DD"/>
    <w:rsid w:val="00A54B25"/>
    <w:rsid w:val="00A556E4"/>
    <w:rsid w:val="00A62A60"/>
    <w:rsid w:val="00A7024D"/>
    <w:rsid w:val="00A84192"/>
    <w:rsid w:val="00A90680"/>
    <w:rsid w:val="00AB78F5"/>
    <w:rsid w:val="00AD27D8"/>
    <w:rsid w:val="00B05F11"/>
    <w:rsid w:val="00B2564D"/>
    <w:rsid w:val="00B265C2"/>
    <w:rsid w:val="00B3224D"/>
    <w:rsid w:val="00B369AC"/>
    <w:rsid w:val="00B47ECB"/>
    <w:rsid w:val="00B63450"/>
    <w:rsid w:val="00BC0BA8"/>
    <w:rsid w:val="00BC10BE"/>
    <w:rsid w:val="00C07B53"/>
    <w:rsid w:val="00C31A69"/>
    <w:rsid w:val="00C525B2"/>
    <w:rsid w:val="00C90315"/>
    <w:rsid w:val="00CA3431"/>
    <w:rsid w:val="00CA52A7"/>
    <w:rsid w:val="00CA5418"/>
    <w:rsid w:val="00CB2946"/>
    <w:rsid w:val="00CD07CA"/>
    <w:rsid w:val="00CF1DEC"/>
    <w:rsid w:val="00D4761A"/>
    <w:rsid w:val="00D81ED8"/>
    <w:rsid w:val="00D87C46"/>
    <w:rsid w:val="00DA2ABF"/>
    <w:rsid w:val="00DB676B"/>
    <w:rsid w:val="00DC41DA"/>
    <w:rsid w:val="00E008CD"/>
    <w:rsid w:val="00E12B6A"/>
    <w:rsid w:val="00E23998"/>
    <w:rsid w:val="00E457DA"/>
    <w:rsid w:val="00E6653E"/>
    <w:rsid w:val="00E80CDE"/>
    <w:rsid w:val="00E9217C"/>
    <w:rsid w:val="00ED51CE"/>
    <w:rsid w:val="00EE5EF0"/>
    <w:rsid w:val="00F545E0"/>
    <w:rsid w:val="00F57D6D"/>
    <w:rsid w:val="00F76396"/>
    <w:rsid w:val="00F978AE"/>
    <w:rsid w:val="00FC22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BED24"/>
  <w15:chartTrackingRefBased/>
  <w15:docId w15:val="{4049D204-7468-41BD-901A-09EF7A895A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D27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27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27D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D27D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AD27D8"/>
    <w:pPr>
      <w:outlineLvl w:val="9"/>
    </w:pPr>
    <w:rPr>
      <w:lang w:bidi="ar-SA"/>
    </w:rPr>
  </w:style>
  <w:style w:type="paragraph" w:styleId="TOC1">
    <w:name w:val="toc 1"/>
    <w:basedOn w:val="Normal"/>
    <w:next w:val="Normal"/>
    <w:autoRedefine/>
    <w:uiPriority w:val="39"/>
    <w:unhideWhenUsed/>
    <w:rsid w:val="00AD27D8"/>
    <w:pPr>
      <w:spacing w:after="100"/>
    </w:pPr>
  </w:style>
  <w:style w:type="character" w:styleId="Hyperlink">
    <w:name w:val="Hyperlink"/>
    <w:basedOn w:val="DefaultParagraphFont"/>
    <w:uiPriority w:val="99"/>
    <w:unhideWhenUsed/>
    <w:rsid w:val="00AD27D8"/>
    <w:rPr>
      <w:color w:val="0563C1" w:themeColor="hyperlink"/>
      <w:u w:val="single"/>
    </w:rPr>
  </w:style>
  <w:style w:type="character" w:styleId="PlaceholderText">
    <w:name w:val="Placeholder Text"/>
    <w:basedOn w:val="DefaultParagraphFont"/>
    <w:uiPriority w:val="99"/>
    <w:semiHidden/>
    <w:rsid w:val="00FC22A6"/>
    <w:rPr>
      <w:color w:val="808080"/>
    </w:rPr>
  </w:style>
  <w:style w:type="paragraph" w:styleId="Caption">
    <w:name w:val="caption"/>
    <w:basedOn w:val="Normal"/>
    <w:next w:val="Normal"/>
    <w:uiPriority w:val="35"/>
    <w:unhideWhenUsed/>
    <w:qFormat/>
    <w:rsid w:val="00D81ED8"/>
    <w:pPr>
      <w:spacing w:after="200" w:line="240" w:lineRule="auto"/>
    </w:pPr>
    <w:rPr>
      <w:i/>
      <w:iCs/>
      <w:color w:val="44546A" w:themeColor="text2"/>
      <w:sz w:val="18"/>
      <w:szCs w:val="18"/>
    </w:rPr>
  </w:style>
  <w:style w:type="paragraph" w:styleId="ListParagraph">
    <w:name w:val="List Paragraph"/>
    <w:basedOn w:val="Normal"/>
    <w:uiPriority w:val="34"/>
    <w:qFormat/>
    <w:rsid w:val="00725103"/>
    <w:pPr>
      <w:ind w:left="720"/>
      <w:contextualSpacing/>
    </w:pPr>
  </w:style>
  <w:style w:type="paragraph" w:styleId="TOC2">
    <w:name w:val="toc 2"/>
    <w:basedOn w:val="Normal"/>
    <w:next w:val="Normal"/>
    <w:autoRedefine/>
    <w:uiPriority w:val="39"/>
    <w:unhideWhenUsed/>
    <w:rsid w:val="00535BBE"/>
    <w:pPr>
      <w:spacing w:after="100"/>
      <w:ind w:left="220"/>
    </w:pPr>
  </w:style>
  <w:style w:type="table" w:styleId="TableGrid">
    <w:name w:val="Table Grid"/>
    <w:basedOn w:val="TableNormal"/>
    <w:uiPriority w:val="39"/>
    <w:rsid w:val="00DB67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524312">
      <w:bodyDiv w:val="1"/>
      <w:marLeft w:val="0"/>
      <w:marRight w:val="0"/>
      <w:marTop w:val="0"/>
      <w:marBottom w:val="0"/>
      <w:divBdr>
        <w:top w:val="none" w:sz="0" w:space="0" w:color="auto"/>
        <w:left w:val="none" w:sz="0" w:space="0" w:color="auto"/>
        <w:bottom w:val="none" w:sz="0" w:space="0" w:color="auto"/>
        <w:right w:val="none" w:sz="0" w:space="0" w:color="auto"/>
      </w:divBdr>
    </w:div>
    <w:div w:id="1419207830">
      <w:bodyDiv w:val="1"/>
      <w:marLeft w:val="0"/>
      <w:marRight w:val="0"/>
      <w:marTop w:val="0"/>
      <w:marBottom w:val="0"/>
      <w:divBdr>
        <w:top w:val="none" w:sz="0" w:space="0" w:color="auto"/>
        <w:left w:val="none" w:sz="0" w:space="0" w:color="auto"/>
        <w:bottom w:val="none" w:sz="0" w:space="0" w:color="auto"/>
        <w:right w:val="none" w:sz="0" w:space="0" w:color="auto"/>
      </w:divBdr>
    </w:div>
    <w:div w:id="1896114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Krumpet/ActiveSelectiveNet"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96F033-B41C-4EA8-8F9F-47F4361606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1</TotalTime>
  <Pages>9</Pages>
  <Words>4263</Words>
  <Characters>21320</Characters>
  <Application>Microsoft Office Word</Application>
  <DocSecurity>0</DocSecurity>
  <Lines>177</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Lottem</dc:creator>
  <cp:keywords/>
  <dc:description/>
  <cp:lastModifiedBy>Ran Lottem</cp:lastModifiedBy>
  <cp:revision>79</cp:revision>
  <dcterms:created xsi:type="dcterms:W3CDTF">2019-08-31T12:36:00Z</dcterms:created>
  <dcterms:modified xsi:type="dcterms:W3CDTF">2019-09-30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a8147105-2878-3485-8da1-5bd57607275e</vt:lpwstr>
  </property>
</Properties>
</file>